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553C2" w14:textId="77777777" w:rsidR="00B30AA3" w:rsidRDefault="00B30AA3" w:rsidP="00B30AA3">
      <w:pPr>
        <w:jc w:val="center"/>
        <w:rPr>
          <w:b/>
        </w:rPr>
      </w:pPr>
    </w:p>
    <w:p w14:paraId="2516E45B" w14:textId="77777777" w:rsidR="00B30AA3" w:rsidRDefault="00B30AA3" w:rsidP="00B30AA3">
      <w:pPr>
        <w:jc w:val="center"/>
        <w:rPr>
          <w:b/>
        </w:rPr>
      </w:pPr>
    </w:p>
    <w:p w14:paraId="1420FCF3" w14:textId="5C182381" w:rsidR="00B30AA3" w:rsidRDefault="00E6237F" w:rsidP="00B30AA3">
      <w:pPr>
        <w:jc w:val="center"/>
        <w:rPr>
          <w:b/>
        </w:rPr>
      </w:pPr>
      <w:r>
        <w:rPr>
          <w:b/>
        </w:rPr>
        <w:t xml:space="preserve">Using light stable isotopes to assess stream food web ecology </w:t>
      </w:r>
    </w:p>
    <w:p w14:paraId="00000001" w14:textId="03E8C6D8" w:rsidR="004E5FF1" w:rsidRDefault="00E6237F" w:rsidP="00B30AA3">
      <w:pPr>
        <w:jc w:val="center"/>
        <w:rPr>
          <w:b/>
        </w:rPr>
      </w:pPr>
      <w:r>
        <w:rPr>
          <w:b/>
        </w:rPr>
        <w:t>in a general ecology laboratory course</w:t>
      </w:r>
    </w:p>
    <w:p w14:paraId="00000002" w14:textId="5094BDC2" w:rsidR="004E5FF1" w:rsidRDefault="004E5FF1" w:rsidP="00B30AA3">
      <w:pPr>
        <w:jc w:val="center"/>
        <w:rPr>
          <w:b/>
        </w:rPr>
      </w:pPr>
    </w:p>
    <w:p w14:paraId="745DFA81" w14:textId="54602BC9" w:rsidR="00B30AA3" w:rsidRDefault="00B30AA3" w:rsidP="00B30AA3">
      <w:pPr>
        <w:jc w:val="center"/>
        <w:rPr>
          <w:b/>
        </w:rPr>
      </w:pPr>
    </w:p>
    <w:p w14:paraId="6B28B7AD" w14:textId="77777777" w:rsidR="00B30AA3" w:rsidRDefault="00B30AA3" w:rsidP="00B30AA3">
      <w:pPr>
        <w:jc w:val="center"/>
      </w:pPr>
      <w:bookmarkStart w:id="0" w:name="_GoBack"/>
      <w:bookmarkEnd w:id="0"/>
    </w:p>
    <w:p w14:paraId="75BC42C9" w14:textId="77777777" w:rsidR="00B30AA3" w:rsidRDefault="00B30AA3" w:rsidP="00B30AA3">
      <w:pPr>
        <w:jc w:val="center"/>
      </w:pPr>
    </w:p>
    <w:p w14:paraId="07CA40BD" w14:textId="77777777" w:rsidR="00B30AA3" w:rsidRDefault="00B30AA3" w:rsidP="00B30AA3">
      <w:pPr>
        <w:jc w:val="center"/>
      </w:pPr>
    </w:p>
    <w:p w14:paraId="00000003" w14:textId="525AFDDF" w:rsidR="004E5FF1" w:rsidRDefault="00E6237F" w:rsidP="00B30AA3">
      <w:pPr>
        <w:jc w:val="center"/>
      </w:pPr>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p>
    <w:p w14:paraId="00000004" w14:textId="30339513" w:rsidR="004E5FF1" w:rsidRDefault="004E5FF1"/>
    <w:p w14:paraId="3C62BB7C" w14:textId="77777777" w:rsidR="00B30AA3" w:rsidRPr="00697A6A" w:rsidRDefault="00B30AA3"/>
    <w:p w14:paraId="736D5487" w14:textId="77777777" w:rsidR="00B30AA3" w:rsidRPr="00697A6A" w:rsidRDefault="00B30AA3"/>
    <w:p w14:paraId="69CE19BC" w14:textId="77777777" w:rsidR="00B30AA3" w:rsidRPr="00697A6A" w:rsidRDefault="00B30AA3"/>
    <w:p w14:paraId="00000005" w14:textId="4450C624"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6A9520CE" w14:textId="76187837" w:rsidR="00B30AA3" w:rsidRDefault="00B30AA3"/>
    <w:p w14:paraId="23C8E013" w14:textId="6C4909BF" w:rsidR="00B30AA3" w:rsidRDefault="00B30AA3"/>
    <w:p w14:paraId="4907E437" w14:textId="456F104D" w:rsidR="00B30AA3" w:rsidRDefault="00D94B1F">
      <w:pPr>
        <w:rPr>
          <w:b/>
          <w:bCs/>
        </w:rPr>
      </w:pPr>
      <w:proofErr w:type="spellStart"/>
      <w:r w:rsidRPr="00D94B1F">
        <w:rPr>
          <w:b/>
          <w:bCs/>
        </w:rPr>
        <w:t>ORCiD</w:t>
      </w:r>
      <w:proofErr w:type="spellEnd"/>
    </w:p>
    <w:p w14:paraId="138A3D98" w14:textId="066A2EC4" w:rsidR="00D94B1F" w:rsidRPr="00D94B1F" w:rsidRDefault="00D94B1F">
      <w:r>
        <w:t xml:space="preserve">Hannah M. Carroll: </w:t>
      </w:r>
      <w:r w:rsidRPr="00D94B1F">
        <w:t>https://orcid.org/0000-0003-3343-3358</w:t>
      </w:r>
    </w:p>
    <w:p w14:paraId="73CA6C5F" w14:textId="6F94C0E6" w:rsidR="00B30AA3" w:rsidRDefault="00D94B1F">
      <w:r w:rsidRPr="00D94B1F">
        <w:t>Derek D. Houston: https://orcid.org/0000-0002-2730-1159</w:t>
      </w:r>
    </w:p>
    <w:p w14:paraId="30DFAA5D" w14:textId="5ACA5645" w:rsidR="00D94B1F" w:rsidRDefault="00D94B1F">
      <w:r>
        <w:t xml:space="preserve">Suzanne </w:t>
      </w:r>
      <w:proofErr w:type="spellStart"/>
      <w:r>
        <w:t>Ankerstjerne</w:t>
      </w:r>
      <w:proofErr w:type="spellEnd"/>
      <w:r>
        <w:t>: N/A</w:t>
      </w:r>
    </w:p>
    <w:p w14:paraId="334724C5" w14:textId="38B91ECF" w:rsidR="00D94B1F" w:rsidRPr="00D94B1F" w:rsidRDefault="00D94B1F">
      <w:r>
        <w:t xml:space="preserve">Alan D. Wanamaker: </w:t>
      </w:r>
      <w:r w:rsidRPr="00D94B1F">
        <w:t>https://orcid.org/0000-0002-6560-6420</w:t>
      </w:r>
    </w:p>
    <w:p w14:paraId="6FC22916" w14:textId="04CFDA03" w:rsidR="00B30AA3" w:rsidRDefault="00B30AA3">
      <w:pPr>
        <w:rPr>
          <w:b/>
          <w:bCs/>
        </w:rPr>
      </w:pPr>
    </w:p>
    <w:p w14:paraId="34EB642E" w14:textId="77777777" w:rsidR="00D94B1F" w:rsidRDefault="00D94B1F">
      <w:pPr>
        <w:rPr>
          <w:b/>
          <w:bCs/>
        </w:rPr>
      </w:pPr>
    </w:p>
    <w:p w14:paraId="0ACB33CF" w14:textId="50D140C6" w:rsidR="00B30AA3" w:rsidRDefault="00D94B1F">
      <w:pPr>
        <w:rPr>
          <w:b/>
          <w:bCs/>
        </w:rPr>
      </w:pPr>
      <w:r>
        <w:rPr>
          <w:b/>
          <w:bCs/>
        </w:rPr>
        <w:t>Twitter</w:t>
      </w:r>
    </w:p>
    <w:p w14:paraId="2AC9FA36" w14:textId="75E2B762" w:rsidR="00D94B1F" w:rsidRPr="00D94B1F" w:rsidRDefault="00D94B1F" w:rsidP="00D94B1F">
      <w:r>
        <w:t>Hannah M. Carroll: @</w:t>
      </w:r>
      <w:proofErr w:type="spellStart"/>
      <w:r>
        <w:t>hmcarro</w:t>
      </w:r>
      <w:proofErr w:type="spellEnd"/>
    </w:p>
    <w:p w14:paraId="2190A975" w14:textId="6B4FE717" w:rsidR="00D94B1F" w:rsidRDefault="00D94B1F" w:rsidP="00D94B1F">
      <w:r w:rsidRPr="00D94B1F">
        <w:t xml:space="preserve">Derek D. Houston: </w:t>
      </w:r>
      <w:r>
        <w:t>@</w:t>
      </w:r>
      <w:proofErr w:type="spellStart"/>
      <w:r>
        <w:t>DerekDHouston</w:t>
      </w:r>
      <w:proofErr w:type="spellEnd"/>
    </w:p>
    <w:p w14:paraId="45C1BE0D" w14:textId="77777777" w:rsidR="00D94B1F" w:rsidRDefault="00D94B1F" w:rsidP="00D94B1F">
      <w:r>
        <w:t xml:space="preserve">Suzanne </w:t>
      </w:r>
      <w:proofErr w:type="spellStart"/>
      <w:r>
        <w:t>Ankerstjerne</w:t>
      </w:r>
      <w:proofErr w:type="spellEnd"/>
      <w:r>
        <w:t>: N/A</w:t>
      </w:r>
    </w:p>
    <w:p w14:paraId="34A4DCAE" w14:textId="25FB9E19" w:rsidR="00D94B1F" w:rsidRPr="00D94B1F" w:rsidRDefault="00D94B1F" w:rsidP="00D94B1F">
      <w:r>
        <w:t>Alan D. Wanamaker: @</w:t>
      </w:r>
      <w:proofErr w:type="spellStart"/>
      <w:r>
        <w:t>scleroclimate</w:t>
      </w:r>
      <w:proofErr w:type="spellEnd"/>
    </w:p>
    <w:p w14:paraId="20657681" w14:textId="77777777" w:rsidR="00D94B1F" w:rsidRDefault="00D94B1F">
      <w:pPr>
        <w:rPr>
          <w:b/>
          <w:bCs/>
        </w:rPr>
      </w:pPr>
    </w:p>
    <w:p w14:paraId="3A36D383" w14:textId="77777777" w:rsidR="00D94B1F" w:rsidRDefault="00D94B1F">
      <w:pPr>
        <w:rPr>
          <w:b/>
          <w:bCs/>
        </w:rPr>
      </w:pPr>
    </w:p>
    <w:p w14:paraId="0AC0FD92" w14:textId="3290BF04" w:rsidR="00DC2784" w:rsidRPr="00B30AA3" w:rsidRDefault="00DC2784">
      <w:pPr>
        <w:rPr>
          <w:b/>
          <w:bCs/>
        </w:rPr>
      </w:pPr>
      <w:r w:rsidRPr="00B30AA3">
        <w:rPr>
          <w:b/>
          <w:bCs/>
        </w:rPr>
        <w:t>Corresponding Author</w:t>
      </w:r>
    </w:p>
    <w:p w14:paraId="5CB1E77A" w14:textId="261DEC46" w:rsidR="00DC2784" w:rsidRDefault="00DC2784">
      <w:r>
        <w:t>Hannah M. Carroll</w:t>
      </w:r>
    </w:p>
    <w:p w14:paraId="4CD3F0DC" w14:textId="77777777" w:rsidR="00DC2784" w:rsidRDefault="00DC2784" w:rsidP="00DC2784">
      <w:r>
        <w:t>Department of Ecology, Evolution, and Organismal Biology</w:t>
      </w:r>
    </w:p>
    <w:p w14:paraId="79CC01E8" w14:textId="77777777" w:rsidR="00DC2784" w:rsidRDefault="00DC2784" w:rsidP="00DC2784">
      <w:r>
        <w:t>2200 Osborn Drive</w:t>
      </w:r>
    </w:p>
    <w:p w14:paraId="22722741" w14:textId="77777777" w:rsidR="00DC2784" w:rsidRDefault="00DC2784" w:rsidP="00DC2784">
      <w:r>
        <w:t xml:space="preserve">251 </w:t>
      </w:r>
      <w:proofErr w:type="spellStart"/>
      <w:r>
        <w:t>Bessey</w:t>
      </w:r>
      <w:proofErr w:type="spellEnd"/>
      <w:r>
        <w:t xml:space="preserve"> Hall </w:t>
      </w:r>
    </w:p>
    <w:p w14:paraId="1058B9C4" w14:textId="362DAEB3" w:rsidR="00DC2784" w:rsidRDefault="00DC2784" w:rsidP="00DC2784">
      <w:r>
        <w:t>Iowa State University</w:t>
      </w:r>
    </w:p>
    <w:p w14:paraId="64FE0601" w14:textId="45CDA5DC" w:rsidR="00DC2784" w:rsidRDefault="00DC2784" w:rsidP="00DC2784">
      <w:r>
        <w:t>Ames, Iowa 50011</w:t>
      </w:r>
    </w:p>
    <w:p w14:paraId="7ED6D93F" w14:textId="457948AF" w:rsidR="00DC2784" w:rsidRDefault="00DC2784" w:rsidP="00DC2784">
      <w:r>
        <w:t xml:space="preserve">Phone: 1-515-991-4058 </w:t>
      </w:r>
    </w:p>
    <w:p w14:paraId="51303DE8" w14:textId="68CFBE99" w:rsidR="00DC2784" w:rsidRDefault="00DC2784">
      <w:r>
        <w:t xml:space="preserve">E-mail: </w:t>
      </w:r>
      <w:hyperlink r:id="rId9" w:history="1">
        <w:r w:rsidR="00B30AA3" w:rsidRPr="006D7729">
          <w:rPr>
            <w:rStyle w:val="Hyperlink"/>
          </w:rPr>
          <w:t>hannah.carroll@paleoeco.org</w:t>
        </w:r>
      </w:hyperlink>
      <w:r>
        <w:br w:type="page"/>
      </w:r>
    </w:p>
    <w:p w14:paraId="00000007" w14:textId="77777777" w:rsidR="004E5FF1" w:rsidRDefault="00E6237F">
      <w:pPr>
        <w:rPr>
          <w:b/>
        </w:rPr>
      </w:pPr>
      <w:r>
        <w:rPr>
          <w:b/>
        </w:rPr>
        <w:lastRenderedPageBreak/>
        <w:t>Abstract</w:t>
      </w:r>
    </w:p>
    <w:p w14:paraId="00000008" w14:textId="69667167"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 xml:space="preserve">proximat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383E1FB5" w:rsidR="004E5FF1" w:rsidRDefault="00E6237F">
      <w:r>
        <w:t xml:space="preserve">Samples were placed into labelled glass Petri dishes according to biological classification/presumed trophic level. Students </w:t>
      </w:r>
      <w:r w:rsidR="00577D3F">
        <w:t xml:space="preserve">donned </w:t>
      </w:r>
      <w:r>
        <w:t xml:space="preserve">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369D101B" w:rsidR="004E5FF1" w:rsidRDefault="00E6237F">
      <w:r>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w:t>
      </w:r>
      <w:proofErr w:type="gramStart"/>
      <w:r w:rsidR="006E35CC">
        <w:t>C:N</w:t>
      </w:r>
      <w:proofErr w:type="gramEnd"/>
      <w:r w:rsidR="006E35CC">
        <w:t>)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58B1384" w:rsidR="004E5FF1" w:rsidRDefault="004E5FF1">
      <w:pPr>
        <w:rPr>
          <w:b/>
        </w:rPr>
      </w:pPr>
    </w:p>
    <w:p w14:paraId="7378AF74" w14:textId="77EFE2C2" w:rsidR="00984008" w:rsidRDefault="00984008">
      <w:pPr>
        <w:rPr>
          <w:b/>
        </w:rPr>
      </w:pPr>
    </w:p>
    <w:p w14:paraId="48DB22CA" w14:textId="77777777" w:rsidR="00984008" w:rsidRDefault="00984008">
      <w:pPr>
        <w:rPr>
          <w:b/>
        </w:rPr>
      </w:pPr>
    </w:p>
    <w:p w14:paraId="0000004A" w14:textId="77777777" w:rsidR="004E5FF1" w:rsidRDefault="00E6237F">
      <w:pPr>
        <w:rPr>
          <w:b/>
          <w:i/>
        </w:rPr>
      </w:pPr>
      <w:r>
        <w:rPr>
          <w:b/>
          <w:i/>
        </w:rPr>
        <w:lastRenderedPageBreak/>
        <w:t>Data Analyses</w:t>
      </w:r>
    </w:p>
    <w:p w14:paraId="0000004B" w14:textId="77777777" w:rsidR="004E5FF1" w:rsidRDefault="004E5FF1"/>
    <w:p w14:paraId="0000004C" w14:textId="5DF0D627" w:rsidR="004E5FF1" w:rsidRDefault="00E6237F">
      <w:bookmarkStart w:id="1" w:name="_heading=h.gjdgxs" w:colFirst="0" w:colLast="0"/>
      <w:bookmarkEnd w:id="1"/>
      <w:r>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 xml:space="preserve">The student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 xml:space="preserve">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w:t>
      </w:r>
      <w:r>
        <w:lastRenderedPageBreak/>
        <w:t>SIPERG Laboratory, and those results are provided herein (Table 2). In brief, corrected δ</w:t>
      </w:r>
      <w:r>
        <w:rPr>
          <w:vertAlign w:val="superscript"/>
        </w:rPr>
        <w:t>13</w:t>
      </w:r>
      <w:r>
        <w:t>C 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0EB86AB5" w:rsidR="00942430" w:rsidRDefault="00E6237F">
      <w:r>
        <w:t xml:space="preserve">Students following a well-annotated R notebook tutorial </w:t>
      </w:r>
      <w:r w:rsidR="00E76A39">
        <w:t xml:space="preserve">(Supplemental File </w:t>
      </w:r>
      <w:r w:rsidR="00984EF1">
        <w:t>3</w:t>
      </w:r>
      <w:r w:rsidR="00E76A39">
        <w:t xml:space="preserve">)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 xml:space="preserve">on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380CA182"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xml:space="preserve">; Supplemental File </w:t>
      </w:r>
      <w:r w:rsidR="000417FB">
        <w:t>4</w:t>
      </w:r>
      <w:sdt>
        <w:sdtPr>
          <w:tag w:val="goog_rdk_4"/>
          <w:id w:val="-131484074"/>
        </w:sdt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w:t>
      </w:r>
      <w:r>
        <w:lastRenderedPageBreak/>
        <w:t>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w:t>
      </w:r>
      <w:r>
        <w:lastRenderedPageBreak/>
        <w:t xml:space="preserve">that success rates for all six SLOs were ≥ 82.2% (Table 3). </w:t>
      </w:r>
      <w:r w:rsidR="00447565">
        <w:t xml:space="preserve">The advanced exercise was completed 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68DA1D32"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w:t>
      </w:r>
      <w:r w:rsidR="007B7477">
        <w:t>,</w:t>
      </w:r>
      <w:r>
        <w:t xml:space="preserve"> ecological</w:t>
      </w:r>
      <w:r w:rsidR="007B7477">
        <w:t>,</w:t>
      </w:r>
      <w:r>
        <w:t xml:space="preserve">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8AF410" w:rsidR="004E5FF1" w:rsidRDefault="00F946CC">
      <w:r>
        <w:tab/>
        <w:t xml:space="preserve">Instructors interested in conducting similar activities in their own courses can view necessary supplies and costs (Supplemental File </w:t>
      </w:r>
      <w:r w:rsidR="000417FB">
        <w:t>5</w:t>
      </w:r>
      <w:r>
        <w:t>).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r>
        <w:t xml:space="preserve"> to other educational institutions. </w:t>
      </w:r>
    </w:p>
    <w:p w14:paraId="7331602D" w14:textId="4843A598" w:rsidR="000B446B" w:rsidRDefault="000B446B"/>
    <w:p w14:paraId="66348CD0" w14:textId="4F321E17" w:rsidR="000B446B" w:rsidRPr="00C832E7" w:rsidRDefault="00FD6600">
      <w:pPr>
        <w:rPr>
          <w:b/>
          <w:bCs/>
        </w:rPr>
      </w:pPr>
      <w:r w:rsidRPr="00C832E7">
        <w:rPr>
          <w:b/>
          <w:bCs/>
        </w:rPr>
        <w:t>Data Accessibility Statement</w:t>
      </w:r>
    </w:p>
    <w:p w14:paraId="50B93E7B" w14:textId="6D9EE4A0" w:rsidR="00FD6600" w:rsidRDefault="00FD6600"/>
    <w:p w14:paraId="03B5B634" w14:textId="1E1CA937" w:rsidR="00FD6600" w:rsidRDefault="001C11DB">
      <w:r>
        <w:t>The</w:t>
      </w:r>
      <w:r w:rsidR="003A32B2">
        <w:t xml:space="preserve"> field</w:t>
      </w:r>
      <w:r>
        <w:t xml:space="preserve"> sampling methods handout </w:t>
      </w:r>
      <w:r w:rsidR="003A32B2">
        <w:t xml:space="preserve">provided to students </w:t>
      </w:r>
      <w:r>
        <w:t>(Supplemental File 1), laboratory</w:t>
      </w:r>
      <w:r w:rsidR="003A32B2">
        <w:t xml:space="preserve"> </w:t>
      </w:r>
      <w:r>
        <w:t xml:space="preserve">methods handout </w:t>
      </w:r>
      <w:r w:rsidR="003A32B2">
        <w:t xml:space="preserve">provided to students </w:t>
      </w:r>
      <w:r>
        <w:t>(Supplemental File 2), i</w:t>
      </w:r>
      <w:r w:rsidR="00FD6600">
        <w:t>ntroductory and advanced R tutorials</w:t>
      </w:r>
      <w:r w:rsidR="00C832E7">
        <w:t xml:space="preserve"> (Supplemental Files 3 and 4, respectively)</w:t>
      </w:r>
      <w:r w:rsidR="00FD6600">
        <w:t>, instructor keys</w:t>
      </w:r>
      <w:r w:rsidR="00C832E7">
        <w:t xml:space="preserve"> (Supplemental Files 3</w:t>
      </w:r>
      <w:r w:rsidR="00DA75FC">
        <w:t>K</w:t>
      </w:r>
      <w:r w:rsidR="00C832E7">
        <w:t>ey and 4</w:t>
      </w:r>
      <w:r w:rsidR="00DA75FC">
        <w:t>K</w:t>
      </w:r>
      <w:r w:rsidR="00C832E7">
        <w:t>ey, respectively)</w:t>
      </w:r>
      <w:r w:rsidR="00FD6600">
        <w:t xml:space="preserve">, </w:t>
      </w:r>
      <w:r>
        <w:t xml:space="preserve">materials list and budget (Supplemental File 5), </w:t>
      </w:r>
      <w:r w:rsidR="00FD6600">
        <w:t xml:space="preserve">a software helpfile </w:t>
      </w:r>
      <w:r w:rsidR="00C832E7">
        <w:t xml:space="preserve">for instructors (Supplemental File 6), and </w:t>
      </w:r>
      <w:r w:rsidR="003A32B2">
        <w:t xml:space="preserve">a </w:t>
      </w:r>
      <w:r w:rsidR="006F2CED">
        <w:t xml:space="preserve">spreadsheet of </w:t>
      </w:r>
      <w:r w:rsidR="00C832E7">
        <w:t xml:space="preserve">raw data used in this exercise </w:t>
      </w:r>
      <w:r w:rsidR="006F2CED">
        <w:t xml:space="preserve">in Microsoft Excel format </w:t>
      </w:r>
      <w:r w:rsidR="00C832E7">
        <w:t>(</w:t>
      </w:r>
      <w:r w:rsidR="001F3A06">
        <w:t>Supplemental File 7 [</w:t>
      </w:r>
      <w:r w:rsidR="001F3A06" w:rsidRPr="001F3A06">
        <w:t>2019_EA_Houston_class project.xlsx</w:t>
      </w:r>
      <w:r w:rsidR="001F3A06">
        <w:t>]</w:t>
      </w:r>
      <w:r w:rsidR="00C832E7">
        <w:t xml:space="preserve">; See </w:t>
      </w:r>
      <w:r w:rsidR="006F2CED">
        <w:t xml:space="preserve">also </w:t>
      </w:r>
      <w:r w:rsidR="00C832E7">
        <w:t xml:space="preserve">Table 2) </w:t>
      </w:r>
      <w:r w:rsidR="00FD6600">
        <w:t>are available via public GitHub repository:</w:t>
      </w:r>
      <w:r w:rsidR="00101F77" w:rsidRPr="00101F77">
        <w:t xml:space="preserve"> </w:t>
      </w:r>
      <w:hyperlink r:id="rId10" w:history="1">
        <w:r w:rsidR="00101F77">
          <w:rPr>
            <w:rStyle w:val="Hyperlink"/>
          </w:rPr>
          <w:t>https://github.com/hannahcarroll/Aquatic-isotopes-public</w:t>
        </w:r>
      </w:hyperlink>
    </w:p>
    <w:p w14:paraId="59053FE7" w14:textId="77777777" w:rsidR="00FD6600" w:rsidRDefault="00FD6600"/>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7C44A3C8" w:rsidR="00E413AA" w:rsidRDefault="00E73482">
      <w:r>
        <w:t>We</w:t>
      </w:r>
      <w:r w:rsidR="00E413AA">
        <w:t xml:space="preserve"> thank </w:t>
      </w:r>
      <w:r w:rsidR="00792ECB">
        <w:t xml:space="preserve">Kevin Alexander for sharing knowledge of aquatic invertebrates in the Taylor </w:t>
      </w:r>
      <w:r w:rsidR="000745A4">
        <w:t>River</w:t>
      </w:r>
      <w:r w:rsidR="00792ECB">
        <w:t xml:space="preserve">,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2A33BDFE" w:rsidR="00984008" w:rsidRDefault="0091446C" w:rsidP="009972DF">
      <w:pPr>
        <w:widowControl w:val="0"/>
        <w:autoSpaceDE w:val="0"/>
        <w:autoSpaceDN w:val="0"/>
        <w:adjustRightInd w:val="0"/>
        <w:ind w:left="480" w:hanging="480"/>
      </w:pPr>
      <w:r>
        <w:fldChar w:fldCharType="end"/>
      </w:r>
    </w:p>
    <w:p w14:paraId="1E0C7D3C" w14:textId="77777777" w:rsidR="00984008" w:rsidRDefault="00984008">
      <w:r>
        <w:br w:type="page"/>
      </w:r>
    </w:p>
    <w:p w14:paraId="32CFAF96" w14:textId="26358180" w:rsidR="00984008" w:rsidRDefault="00984008" w:rsidP="00984008">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984008" w14:paraId="13DDC562" w14:textId="77777777" w:rsidTr="00D94B1F">
        <w:tc>
          <w:tcPr>
            <w:tcW w:w="935" w:type="dxa"/>
            <w:tcBorders>
              <w:top w:val="single" w:sz="4" w:space="0" w:color="000000"/>
              <w:bottom w:val="single" w:sz="4" w:space="0" w:color="000000"/>
            </w:tcBorders>
          </w:tcPr>
          <w:p w14:paraId="648FD2E0" w14:textId="77777777" w:rsidR="00984008" w:rsidRDefault="00984008" w:rsidP="00D94B1F">
            <w:pPr>
              <w:jc w:val="center"/>
            </w:pPr>
            <w:r>
              <w:t>Sample #</w:t>
            </w:r>
          </w:p>
        </w:tc>
        <w:tc>
          <w:tcPr>
            <w:tcW w:w="860" w:type="dxa"/>
            <w:tcBorders>
              <w:top w:val="single" w:sz="4" w:space="0" w:color="000000"/>
              <w:bottom w:val="single" w:sz="4" w:space="0" w:color="000000"/>
            </w:tcBorders>
          </w:tcPr>
          <w:p w14:paraId="7C99BCDA" w14:textId="77777777" w:rsidR="00984008" w:rsidRDefault="00984008" w:rsidP="00D94B1F">
            <w:pPr>
              <w:jc w:val="center"/>
            </w:pPr>
            <w:r>
              <w:t>Group #</w:t>
            </w:r>
          </w:p>
        </w:tc>
        <w:tc>
          <w:tcPr>
            <w:tcW w:w="2340" w:type="dxa"/>
            <w:tcBorders>
              <w:top w:val="single" w:sz="4" w:space="0" w:color="000000"/>
              <w:bottom w:val="single" w:sz="4" w:space="0" w:color="000000"/>
            </w:tcBorders>
          </w:tcPr>
          <w:p w14:paraId="30EF0376" w14:textId="77777777" w:rsidR="00984008" w:rsidRDefault="00984008" w:rsidP="00D94B1F">
            <w:r>
              <w:t>Presumed Trophic Level (by Students)</w:t>
            </w:r>
          </w:p>
        </w:tc>
        <w:tc>
          <w:tcPr>
            <w:tcW w:w="2005" w:type="dxa"/>
            <w:tcBorders>
              <w:top w:val="single" w:sz="4" w:space="0" w:color="000000"/>
              <w:bottom w:val="single" w:sz="4" w:space="0" w:color="000000"/>
            </w:tcBorders>
          </w:tcPr>
          <w:p w14:paraId="5C64A0E7" w14:textId="77777777" w:rsidR="00984008" w:rsidRDefault="00984008" w:rsidP="00D94B1F">
            <w:r>
              <w:t>Biological Classification</w:t>
            </w:r>
          </w:p>
        </w:tc>
        <w:tc>
          <w:tcPr>
            <w:tcW w:w="1689" w:type="dxa"/>
            <w:tcBorders>
              <w:top w:val="single" w:sz="4" w:space="0" w:color="000000"/>
              <w:bottom w:val="single" w:sz="4" w:space="0" w:color="000000"/>
            </w:tcBorders>
          </w:tcPr>
          <w:p w14:paraId="1B7DB25C" w14:textId="77777777" w:rsidR="00984008" w:rsidRDefault="00984008" w:rsidP="00D94B1F">
            <w:pPr>
              <w:jc w:val="center"/>
            </w:pPr>
            <w:r>
              <w:t>Sample ID</w:t>
            </w:r>
          </w:p>
        </w:tc>
        <w:tc>
          <w:tcPr>
            <w:tcW w:w="1521" w:type="dxa"/>
            <w:tcBorders>
              <w:top w:val="single" w:sz="4" w:space="0" w:color="000000"/>
              <w:bottom w:val="single" w:sz="4" w:space="0" w:color="000000"/>
            </w:tcBorders>
          </w:tcPr>
          <w:p w14:paraId="4030313D" w14:textId="77777777" w:rsidR="00984008" w:rsidRDefault="00984008" w:rsidP="00D94B1F">
            <w:r>
              <w:t>Common Name</w:t>
            </w:r>
          </w:p>
        </w:tc>
      </w:tr>
      <w:tr w:rsidR="00984008" w14:paraId="6F2F2B2C" w14:textId="77777777" w:rsidTr="00D94B1F">
        <w:tc>
          <w:tcPr>
            <w:tcW w:w="935" w:type="dxa"/>
            <w:tcBorders>
              <w:top w:val="single" w:sz="4" w:space="0" w:color="000000"/>
            </w:tcBorders>
          </w:tcPr>
          <w:p w14:paraId="3DE9FA5F" w14:textId="77777777" w:rsidR="00984008" w:rsidRDefault="00984008" w:rsidP="00D94B1F">
            <w:pPr>
              <w:jc w:val="center"/>
            </w:pPr>
            <w:r>
              <w:t>1</w:t>
            </w:r>
          </w:p>
        </w:tc>
        <w:tc>
          <w:tcPr>
            <w:tcW w:w="860" w:type="dxa"/>
            <w:tcBorders>
              <w:top w:val="single" w:sz="4" w:space="0" w:color="000000"/>
            </w:tcBorders>
          </w:tcPr>
          <w:p w14:paraId="5436EA13" w14:textId="77777777" w:rsidR="00984008" w:rsidRDefault="00984008" w:rsidP="00D94B1F">
            <w:pPr>
              <w:jc w:val="center"/>
            </w:pPr>
            <w:r>
              <w:t>1</w:t>
            </w:r>
          </w:p>
        </w:tc>
        <w:tc>
          <w:tcPr>
            <w:tcW w:w="2340" w:type="dxa"/>
            <w:tcBorders>
              <w:top w:val="single" w:sz="4" w:space="0" w:color="000000"/>
            </w:tcBorders>
          </w:tcPr>
          <w:p w14:paraId="59BEB364" w14:textId="77777777" w:rsidR="00984008" w:rsidRDefault="00984008" w:rsidP="00D94B1F">
            <w:r>
              <w:t>Secondary consumer</w:t>
            </w:r>
          </w:p>
        </w:tc>
        <w:tc>
          <w:tcPr>
            <w:tcW w:w="2005" w:type="dxa"/>
            <w:tcBorders>
              <w:top w:val="single" w:sz="4" w:space="0" w:color="000000"/>
            </w:tcBorders>
          </w:tcPr>
          <w:p w14:paraId="03F4F107" w14:textId="77777777" w:rsidR="00984008" w:rsidRDefault="00984008" w:rsidP="00D94B1F">
            <w:r>
              <w:t>Annelida</w:t>
            </w:r>
          </w:p>
        </w:tc>
        <w:tc>
          <w:tcPr>
            <w:tcW w:w="1689" w:type="dxa"/>
            <w:tcBorders>
              <w:top w:val="single" w:sz="4" w:space="0" w:color="000000"/>
            </w:tcBorders>
          </w:tcPr>
          <w:p w14:paraId="66CF4A05" w14:textId="77777777" w:rsidR="00984008" w:rsidRDefault="00984008" w:rsidP="00D94B1F">
            <w:pPr>
              <w:jc w:val="center"/>
            </w:pPr>
            <w:r>
              <w:t>G1PAANS1</w:t>
            </w:r>
          </w:p>
        </w:tc>
        <w:tc>
          <w:tcPr>
            <w:tcW w:w="1521" w:type="dxa"/>
            <w:tcBorders>
              <w:top w:val="single" w:sz="4" w:space="0" w:color="000000"/>
            </w:tcBorders>
          </w:tcPr>
          <w:p w14:paraId="39578FA9" w14:textId="77777777" w:rsidR="00984008" w:rsidRDefault="00984008" w:rsidP="00D94B1F">
            <w:r>
              <w:t>Leech</w:t>
            </w:r>
          </w:p>
        </w:tc>
      </w:tr>
      <w:tr w:rsidR="00984008" w14:paraId="1351CC79" w14:textId="77777777" w:rsidTr="00D94B1F">
        <w:tc>
          <w:tcPr>
            <w:tcW w:w="935" w:type="dxa"/>
          </w:tcPr>
          <w:p w14:paraId="7F981C95" w14:textId="77777777" w:rsidR="00984008" w:rsidRDefault="00984008" w:rsidP="00D94B1F">
            <w:pPr>
              <w:jc w:val="center"/>
            </w:pPr>
            <w:r>
              <w:t>2</w:t>
            </w:r>
          </w:p>
        </w:tc>
        <w:tc>
          <w:tcPr>
            <w:tcW w:w="860" w:type="dxa"/>
          </w:tcPr>
          <w:p w14:paraId="098D8C06" w14:textId="77777777" w:rsidR="00984008" w:rsidRDefault="00984008" w:rsidP="00D94B1F">
            <w:pPr>
              <w:jc w:val="center"/>
            </w:pPr>
            <w:r>
              <w:t>1</w:t>
            </w:r>
          </w:p>
        </w:tc>
        <w:tc>
          <w:tcPr>
            <w:tcW w:w="2340" w:type="dxa"/>
          </w:tcPr>
          <w:p w14:paraId="16417A74" w14:textId="77777777" w:rsidR="00984008" w:rsidRDefault="00984008" w:rsidP="00D94B1F">
            <w:r>
              <w:t>Grazer</w:t>
            </w:r>
          </w:p>
        </w:tc>
        <w:tc>
          <w:tcPr>
            <w:tcW w:w="2005" w:type="dxa"/>
          </w:tcPr>
          <w:p w14:paraId="6903776D" w14:textId="77777777" w:rsidR="00984008" w:rsidRDefault="00984008" w:rsidP="00D94B1F">
            <w:proofErr w:type="spellStart"/>
            <w:r>
              <w:t>Amphipoda</w:t>
            </w:r>
            <w:proofErr w:type="spellEnd"/>
          </w:p>
        </w:tc>
        <w:tc>
          <w:tcPr>
            <w:tcW w:w="1689" w:type="dxa"/>
          </w:tcPr>
          <w:p w14:paraId="45096EC8" w14:textId="77777777" w:rsidR="00984008" w:rsidRDefault="00984008" w:rsidP="00D94B1F">
            <w:pPr>
              <w:jc w:val="center"/>
            </w:pPr>
            <w:r>
              <w:t>G1GRAMS2</w:t>
            </w:r>
          </w:p>
        </w:tc>
        <w:tc>
          <w:tcPr>
            <w:tcW w:w="1521" w:type="dxa"/>
          </w:tcPr>
          <w:p w14:paraId="15EBD4DD" w14:textId="77777777" w:rsidR="00984008" w:rsidRDefault="00984008" w:rsidP="00D94B1F">
            <w:r>
              <w:t>Scud</w:t>
            </w:r>
            <w:r>
              <w:rPr>
                <w:vertAlign w:val="superscript"/>
              </w:rPr>
              <w:t>1</w:t>
            </w:r>
          </w:p>
        </w:tc>
      </w:tr>
      <w:tr w:rsidR="00984008" w14:paraId="718BE0AD" w14:textId="77777777" w:rsidTr="00D94B1F">
        <w:tc>
          <w:tcPr>
            <w:tcW w:w="935" w:type="dxa"/>
          </w:tcPr>
          <w:p w14:paraId="441DFB8C" w14:textId="77777777" w:rsidR="00984008" w:rsidRDefault="00984008" w:rsidP="00D94B1F">
            <w:pPr>
              <w:jc w:val="center"/>
            </w:pPr>
            <w:r>
              <w:t>3</w:t>
            </w:r>
          </w:p>
        </w:tc>
        <w:tc>
          <w:tcPr>
            <w:tcW w:w="860" w:type="dxa"/>
          </w:tcPr>
          <w:p w14:paraId="4D480F89" w14:textId="77777777" w:rsidR="00984008" w:rsidRDefault="00984008" w:rsidP="00D94B1F">
            <w:pPr>
              <w:jc w:val="center"/>
            </w:pPr>
            <w:r>
              <w:t>1</w:t>
            </w:r>
          </w:p>
        </w:tc>
        <w:tc>
          <w:tcPr>
            <w:tcW w:w="2340" w:type="dxa"/>
          </w:tcPr>
          <w:p w14:paraId="6088E744" w14:textId="77777777" w:rsidR="00984008" w:rsidRDefault="00984008" w:rsidP="00D94B1F">
            <w:r>
              <w:t>Grazer</w:t>
            </w:r>
          </w:p>
        </w:tc>
        <w:tc>
          <w:tcPr>
            <w:tcW w:w="2005" w:type="dxa"/>
          </w:tcPr>
          <w:p w14:paraId="7F1CF623" w14:textId="77777777" w:rsidR="00984008" w:rsidRDefault="00984008" w:rsidP="00D94B1F">
            <w:proofErr w:type="spellStart"/>
            <w:r>
              <w:t>Plecoptera</w:t>
            </w:r>
            <w:proofErr w:type="spellEnd"/>
          </w:p>
        </w:tc>
        <w:tc>
          <w:tcPr>
            <w:tcW w:w="1689" w:type="dxa"/>
          </w:tcPr>
          <w:p w14:paraId="151BA623" w14:textId="77777777" w:rsidR="00984008" w:rsidRDefault="00984008" w:rsidP="00D94B1F">
            <w:pPr>
              <w:jc w:val="center"/>
            </w:pPr>
            <w:r>
              <w:t>G1GRPLS3</w:t>
            </w:r>
          </w:p>
        </w:tc>
        <w:tc>
          <w:tcPr>
            <w:tcW w:w="1521" w:type="dxa"/>
          </w:tcPr>
          <w:p w14:paraId="60C14549" w14:textId="77777777" w:rsidR="00984008" w:rsidRDefault="00984008" w:rsidP="00D94B1F">
            <w:r>
              <w:t>Stonefly</w:t>
            </w:r>
          </w:p>
        </w:tc>
      </w:tr>
      <w:tr w:rsidR="00984008" w14:paraId="56D9C866" w14:textId="77777777" w:rsidTr="00D94B1F">
        <w:tc>
          <w:tcPr>
            <w:tcW w:w="935" w:type="dxa"/>
          </w:tcPr>
          <w:p w14:paraId="1E3740EA" w14:textId="77777777" w:rsidR="00984008" w:rsidRDefault="00984008" w:rsidP="00D94B1F">
            <w:pPr>
              <w:jc w:val="center"/>
            </w:pPr>
            <w:r>
              <w:t>4</w:t>
            </w:r>
          </w:p>
        </w:tc>
        <w:tc>
          <w:tcPr>
            <w:tcW w:w="860" w:type="dxa"/>
          </w:tcPr>
          <w:p w14:paraId="48C2126C" w14:textId="77777777" w:rsidR="00984008" w:rsidRDefault="00984008" w:rsidP="00D94B1F">
            <w:pPr>
              <w:jc w:val="center"/>
            </w:pPr>
            <w:r>
              <w:t>1</w:t>
            </w:r>
          </w:p>
        </w:tc>
        <w:tc>
          <w:tcPr>
            <w:tcW w:w="2340" w:type="dxa"/>
          </w:tcPr>
          <w:p w14:paraId="584982AA" w14:textId="77777777" w:rsidR="00984008" w:rsidRDefault="00984008" w:rsidP="00D94B1F">
            <w:r>
              <w:t>Grazer</w:t>
            </w:r>
          </w:p>
        </w:tc>
        <w:tc>
          <w:tcPr>
            <w:tcW w:w="2005" w:type="dxa"/>
          </w:tcPr>
          <w:p w14:paraId="17268DE6" w14:textId="77777777" w:rsidR="00984008" w:rsidRDefault="00984008" w:rsidP="00D94B1F">
            <w:r>
              <w:t>Ephemeroptera</w:t>
            </w:r>
          </w:p>
        </w:tc>
        <w:tc>
          <w:tcPr>
            <w:tcW w:w="1689" w:type="dxa"/>
          </w:tcPr>
          <w:p w14:paraId="3D1E77BD" w14:textId="77777777" w:rsidR="00984008" w:rsidRDefault="00984008" w:rsidP="00D94B1F">
            <w:pPr>
              <w:jc w:val="center"/>
            </w:pPr>
            <w:r>
              <w:t>G1GREPS4</w:t>
            </w:r>
          </w:p>
        </w:tc>
        <w:tc>
          <w:tcPr>
            <w:tcW w:w="1521" w:type="dxa"/>
          </w:tcPr>
          <w:p w14:paraId="54E45690" w14:textId="77777777" w:rsidR="00984008" w:rsidRDefault="00984008" w:rsidP="00D94B1F">
            <w:r>
              <w:t>Mayfly</w:t>
            </w:r>
          </w:p>
        </w:tc>
      </w:tr>
      <w:tr w:rsidR="00984008" w14:paraId="0FC2AC5B" w14:textId="77777777" w:rsidTr="00D94B1F">
        <w:tc>
          <w:tcPr>
            <w:tcW w:w="935" w:type="dxa"/>
          </w:tcPr>
          <w:p w14:paraId="7BE9D515" w14:textId="77777777" w:rsidR="00984008" w:rsidRDefault="00984008" w:rsidP="00D94B1F">
            <w:pPr>
              <w:jc w:val="center"/>
            </w:pPr>
            <w:r>
              <w:t>5</w:t>
            </w:r>
          </w:p>
        </w:tc>
        <w:tc>
          <w:tcPr>
            <w:tcW w:w="860" w:type="dxa"/>
          </w:tcPr>
          <w:p w14:paraId="54A07346" w14:textId="77777777" w:rsidR="00984008" w:rsidRDefault="00984008" w:rsidP="00D94B1F">
            <w:pPr>
              <w:jc w:val="center"/>
            </w:pPr>
            <w:r>
              <w:t>1</w:t>
            </w:r>
          </w:p>
        </w:tc>
        <w:tc>
          <w:tcPr>
            <w:tcW w:w="2340" w:type="dxa"/>
          </w:tcPr>
          <w:p w14:paraId="2A732CF5" w14:textId="77777777" w:rsidR="00984008" w:rsidRDefault="00984008" w:rsidP="00D94B1F">
            <w:r>
              <w:t>Collector</w:t>
            </w:r>
          </w:p>
        </w:tc>
        <w:tc>
          <w:tcPr>
            <w:tcW w:w="2005" w:type="dxa"/>
          </w:tcPr>
          <w:p w14:paraId="1F907565" w14:textId="77777777" w:rsidR="00984008" w:rsidRDefault="00984008" w:rsidP="00D94B1F">
            <w:proofErr w:type="spellStart"/>
            <w:r>
              <w:t>Chironomidae</w:t>
            </w:r>
            <w:proofErr w:type="spellEnd"/>
          </w:p>
        </w:tc>
        <w:tc>
          <w:tcPr>
            <w:tcW w:w="1689" w:type="dxa"/>
          </w:tcPr>
          <w:p w14:paraId="03F454A0" w14:textId="77777777" w:rsidR="00984008" w:rsidRDefault="00984008" w:rsidP="00D94B1F">
            <w:pPr>
              <w:jc w:val="center"/>
            </w:pPr>
            <w:r>
              <w:t>G1COCHS5</w:t>
            </w:r>
          </w:p>
        </w:tc>
        <w:tc>
          <w:tcPr>
            <w:tcW w:w="1521" w:type="dxa"/>
          </w:tcPr>
          <w:p w14:paraId="4F5F22B0" w14:textId="77777777" w:rsidR="00984008" w:rsidRDefault="00984008" w:rsidP="00D94B1F">
            <w:r>
              <w:t>Midge</w:t>
            </w:r>
            <w:r>
              <w:rPr>
                <w:vertAlign w:val="superscript"/>
              </w:rPr>
              <w:t>2</w:t>
            </w:r>
          </w:p>
        </w:tc>
      </w:tr>
      <w:tr w:rsidR="00984008" w14:paraId="2288BCCF" w14:textId="77777777" w:rsidTr="00D94B1F">
        <w:tc>
          <w:tcPr>
            <w:tcW w:w="935" w:type="dxa"/>
          </w:tcPr>
          <w:p w14:paraId="3A5AE08C" w14:textId="77777777" w:rsidR="00984008" w:rsidRDefault="00984008" w:rsidP="00D94B1F">
            <w:pPr>
              <w:jc w:val="center"/>
            </w:pPr>
            <w:r>
              <w:t>6</w:t>
            </w:r>
          </w:p>
        </w:tc>
        <w:tc>
          <w:tcPr>
            <w:tcW w:w="860" w:type="dxa"/>
          </w:tcPr>
          <w:p w14:paraId="4B652B42" w14:textId="77777777" w:rsidR="00984008" w:rsidRDefault="00984008" w:rsidP="00D94B1F">
            <w:pPr>
              <w:jc w:val="center"/>
            </w:pPr>
            <w:r>
              <w:t>1</w:t>
            </w:r>
          </w:p>
        </w:tc>
        <w:tc>
          <w:tcPr>
            <w:tcW w:w="2340" w:type="dxa"/>
          </w:tcPr>
          <w:p w14:paraId="03395900" w14:textId="77777777" w:rsidR="00984008" w:rsidRDefault="00984008" w:rsidP="00D94B1F">
            <w:r>
              <w:t>Detritus</w:t>
            </w:r>
          </w:p>
        </w:tc>
        <w:tc>
          <w:tcPr>
            <w:tcW w:w="2005" w:type="dxa"/>
          </w:tcPr>
          <w:p w14:paraId="4A17F631" w14:textId="77777777" w:rsidR="00984008" w:rsidRDefault="00984008" w:rsidP="00D94B1F">
            <w:r>
              <w:t>Unidentified Plant</w:t>
            </w:r>
          </w:p>
        </w:tc>
        <w:tc>
          <w:tcPr>
            <w:tcW w:w="1689" w:type="dxa"/>
          </w:tcPr>
          <w:p w14:paraId="144CA18E" w14:textId="77777777" w:rsidR="00984008" w:rsidRDefault="00984008" w:rsidP="00D94B1F">
            <w:pPr>
              <w:jc w:val="center"/>
            </w:pPr>
            <w:r>
              <w:t>G1DEDES6</w:t>
            </w:r>
          </w:p>
        </w:tc>
        <w:tc>
          <w:tcPr>
            <w:tcW w:w="1521" w:type="dxa"/>
          </w:tcPr>
          <w:p w14:paraId="5ADE7058" w14:textId="77777777" w:rsidR="00984008" w:rsidRDefault="00984008" w:rsidP="00D94B1F">
            <w:r>
              <w:t>Twig</w:t>
            </w:r>
          </w:p>
        </w:tc>
      </w:tr>
      <w:tr w:rsidR="00984008" w14:paraId="301228AE" w14:textId="77777777" w:rsidTr="00D94B1F">
        <w:tc>
          <w:tcPr>
            <w:tcW w:w="935" w:type="dxa"/>
          </w:tcPr>
          <w:p w14:paraId="72C006B2" w14:textId="77777777" w:rsidR="00984008" w:rsidRDefault="00984008" w:rsidP="00D94B1F">
            <w:pPr>
              <w:jc w:val="center"/>
            </w:pPr>
            <w:r>
              <w:t>7</w:t>
            </w:r>
          </w:p>
        </w:tc>
        <w:tc>
          <w:tcPr>
            <w:tcW w:w="860" w:type="dxa"/>
          </w:tcPr>
          <w:p w14:paraId="4BCDCF07" w14:textId="77777777" w:rsidR="00984008" w:rsidRDefault="00984008" w:rsidP="00D94B1F">
            <w:pPr>
              <w:jc w:val="center"/>
            </w:pPr>
            <w:r>
              <w:t>2</w:t>
            </w:r>
          </w:p>
        </w:tc>
        <w:tc>
          <w:tcPr>
            <w:tcW w:w="2340" w:type="dxa"/>
          </w:tcPr>
          <w:p w14:paraId="318C1CD4" w14:textId="77777777" w:rsidR="00984008" w:rsidRDefault="00984008" w:rsidP="00D94B1F">
            <w:r>
              <w:t>Detritus</w:t>
            </w:r>
          </w:p>
        </w:tc>
        <w:tc>
          <w:tcPr>
            <w:tcW w:w="2005" w:type="dxa"/>
          </w:tcPr>
          <w:p w14:paraId="673AD053" w14:textId="77777777" w:rsidR="00984008" w:rsidRDefault="00984008" w:rsidP="00D94B1F">
            <w:r>
              <w:t>Unidentified Plant</w:t>
            </w:r>
          </w:p>
        </w:tc>
        <w:tc>
          <w:tcPr>
            <w:tcW w:w="1689" w:type="dxa"/>
          </w:tcPr>
          <w:p w14:paraId="5656DBCA" w14:textId="77777777" w:rsidR="00984008" w:rsidRDefault="00984008" w:rsidP="00D94B1F">
            <w:pPr>
              <w:jc w:val="center"/>
            </w:pPr>
            <w:r>
              <w:t>G2DEDES1</w:t>
            </w:r>
          </w:p>
        </w:tc>
        <w:tc>
          <w:tcPr>
            <w:tcW w:w="1521" w:type="dxa"/>
          </w:tcPr>
          <w:p w14:paraId="5D3AB3D7" w14:textId="77777777" w:rsidR="00984008" w:rsidRDefault="00984008" w:rsidP="00D94B1F">
            <w:r>
              <w:t>Twig</w:t>
            </w:r>
          </w:p>
        </w:tc>
      </w:tr>
      <w:tr w:rsidR="00984008" w14:paraId="2EFAC12F" w14:textId="77777777" w:rsidTr="00D94B1F">
        <w:tc>
          <w:tcPr>
            <w:tcW w:w="935" w:type="dxa"/>
          </w:tcPr>
          <w:p w14:paraId="43AF726D" w14:textId="77777777" w:rsidR="00984008" w:rsidRDefault="00984008" w:rsidP="00D94B1F">
            <w:pPr>
              <w:jc w:val="center"/>
            </w:pPr>
            <w:r>
              <w:t>8</w:t>
            </w:r>
          </w:p>
        </w:tc>
        <w:tc>
          <w:tcPr>
            <w:tcW w:w="860" w:type="dxa"/>
          </w:tcPr>
          <w:p w14:paraId="3CC5A9EC" w14:textId="77777777" w:rsidR="00984008" w:rsidRDefault="00984008" w:rsidP="00D94B1F">
            <w:pPr>
              <w:jc w:val="center"/>
            </w:pPr>
            <w:r>
              <w:t>2</w:t>
            </w:r>
          </w:p>
        </w:tc>
        <w:tc>
          <w:tcPr>
            <w:tcW w:w="2340" w:type="dxa"/>
          </w:tcPr>
          <w:p w14:paraId="061492E9" w14:textId="77777777" w:rsidR="00984008" w:rsidRDefault="00984008" w:rsidP="00D94B1F">
            <w:r>
              <w:t>Grazer</w:t>
            </w:r>
          </w:p>
        </w:tc>
        <w:tc>
          <w:tcPr>
            <w:tcW w:w="2005" w:type="dxa"/>
          </w:tcPr>
          <w:p w14:paraId="5E54B5C1" w14:textId="77777777" w:rsidR="00984008" w:rsidRDefault="00984008" w:rsidP="00D94B1F">
            <w:proofErr w:type="spellStart"/>
            <w:r>
              <w:t>Chironomidae</w:t>
            </w:r>
            <w:proofErr w:type="spellEnd"/>
          </w:p>
        </w:tc>
        <w:tc>
          <w:tcPr>
            <w:tcW w:w="1689" w:type="dxa"/>
          </w:tcPr>
          <w:p w14:paraId="72CDA765" w14:textId="77777777" w:rsidR="00984008" w:rsidRDefault="00984008" w:rsidP="00D94B1F">
            <w:pPr>
              <w:jc w:val="center"/>
            </w:pPr>
            <w:r>
              <w:t>G2GRCHS2</w:t>
            </w:r>
          </w:p>
        </w:tc>
        <w:tc>
          <w:tcPr>
            <w:tcW w:w="1521" w:type="dxa"/>
          </w:tcPr>
          <w:p w14:paraId="569BB850" w14:textId="77777777" w:rsidR="00984008" w:rsidRDefault="00984008" w:rsidP="00D94B1F">
            <w:r>
              <w:t>Midge</w:t>
            </w:r>
          </w:p>
        </w:tc>
      </w:tr>
      <w:tr w:rsidR="00984008" w14:paraId="0DEAA0AC" w14:textId="77777777" w:rsidTr="00D94B1F">
        <w:tc>
          <w:tcPr>
            <w:tcW w:w="935" w:type="dxa"/>
          </w:tcPr>
          <w:p w14:paraId="64D20608" w14:textId="77777777" w:rsidR="00984008" w:rsidRDefault="00984008" w:rsidP="00D94B1F">
            <w:pPr>
              <w:jc w:val="center"/>
            </w:pPr>
            <w:r>
              <w:t>9</w:t>
            </w:r>
          </w:p>
        </w:tc>
        <w:tc>
          <w:tcPr>
            <w:tcW w:w="860" w:type="dxa"/>
          </w:tcPr>
          <w:p w14:paraId="683E5891" w14:textId="77777777" w:rsidR="00984008" w:rsidRDefault="00984008" w:rsidP="00D94B1F">
            <w:pPr>
              <w:jc w:val="center"/>
            </w:pPr>
            <w:r>
              <w:t>2</w:t>
            </w:r>
          </w:p>
        </w:tc>
        <w:tc>
          <w:tcPr>
            <w:tcW w:w="2340" w:type="dxa"/>
          </w:tcPr>
          <w:p w14:paraId="3AD88F96" w14:textId="77777777" w:rsidR="00984008" w:rsidRDefault="00984008" w:rsidP="00D94B1F">
            <w:r>
              <w:t>Grazer</w:t>
            </w:r>
          </w:p>
        </w:tc>
        <w:tc>
          <w:tcPr>
            <w:tcW w:w="2005" w:type="dxa"/>
          </w:tcPr>
          <w:p w14:paraId="21095053" w14:textId="77777777" w:rsidR="00984008" w:rsidRDefault="00984008" w:rsidP="00D94B1F">
            <w:proofErr w:type="spellStart"/>
            <w:r>
              <w:t>Amphipoda</w:t>
            </w:r>
            <w:proofErr w:type="spellEnd"/>
          </w:p>
        </w:tc>
        <w:tc>
          <w:tcPr>
            <w:tcW w:w="1689" w:type="dxa"/>
          </w:tcPr>
          <w:p w14:paraId="7D5B4A07" w14:textId="77777777" w:rsidR="00984008" w:rsidRDefault="00984008" w:rsidP="00D94B1F">
            <w:pPr>
              <w:jc w:val="center"/>
            </w:pPr>
            <w:r>
              <w:t>G2GRAMS3</w:t>
            </w:r>
          </w:p>
        </w:tc>
        <w:tc>
          <w:tcPr>
            <w:tcW w:w="1521" w:type="dxa"/>
          </w:tcPr>
          <w:p w14:paraId="3233F27E" w14:textId="77777777" w:rsidR="00984008" w:rsidRDefault="00984008" w:rsidP="00D94B1F">
            <w:r>
              <w:t>Scud</w:t>
            </w:r>
            <w:r>
              <w:rPr>
                <w:vertAlign w:val="superscript"/>
              </w:rPr>
              <w:t>1</w:t>
            </w:r>
          </w:p>
        </w:tc>
      </w:tr>
      <w:tr w:rsidR="00984008" w14:paraId="63EE4C82" w14:textId="77777777" w:rsidTr="00D94B1F">
        <w:tc>
          <w:tcPr>
            <w:tcW w:w="935" w:type="dxa"/>
          </w:tcPr>
          <w:p w14:paraId="7D22923D" w14:textId="77777777" w:rsidR="00984008" w:rsidRDefault="00984008" w:rsidP="00D94B1F">
            <w:pPr>
              <w:jc w:val="center"/>
            </w:pPr>
            <w:r>
              <w:t>10</w:t>
            </w:r>
          </w:p>
        </w:tc>
        <w:tc>
          <w:tcPr>
            <w:tcW w:w="860" w:type="dxa"/>
          </w:tcPr>
          <w:p w14:paraId="3251315C" w14:textId="77777777" w:rsidR="00984008" w:rsidRDefault="00984008" w:rsidP="00D94B1F">
            <w:pPr>
              <w:jc w:val="center"/>
            </w:pPr>
            <w:r>
              <w:t>2</w:t>
            </w:r>
          </w:p>
        </w:tc>
        <w:tc>
          <w:tcPr>
            <w:tcW w:w="2340" w:type="dxa"/>
          </w:tcPr>
          <w:p w14:paraId="6FDF725B" w14:textId="77777777" w:rsidR="00984008" w:rsidRDefault="00984008" w:rsidP="00D94B1F">
            <w:r>
              <w:t>Grazer</w:t>
            </w:r>
          </w:p>
        </w:tc>
        <w:tc>
          <w:tcPr>
            <w:tcW w:w="2005" w:type="dxa"/>
          </w:tcPr>
          <w:p w14:paraId="6A330863" w14:textId="77777777" w:rsidR="00984008" w:rsidRDefault="00984008" w:rsidP="00D94B1F">
            <w:r>
              <w:t>Ephemeroptera</w:t>
            </w:r>
          </w:p>
        </w:tc>
        <w:tc>
          <w:tcPr>
            <w:tcW w:w="1689" w:type="dxa"/>
          </w:tcPr>
          <w:p w14:paraId="42D5BD91" w14:textId="77777777" w:rsidR="00984008" w:rsidRDefault="00984008" w:rsidP="00D94B1F">
            <w:pPr>
              <w:jc w:val="center"/>
            </w:pPr>
            <w:r>
              <w:t>G2GREPS4</w:t>
            </w:r>
          </w:p>
        </w:tc>
        <w:tc>
          <w:tcPr>
            <w:tcW w:w="1521" w:type="dxa"/>
          </w:tcPr>
          <w:p w14:paraId="1CD64A54" w14:textId="77777777" w:rsidR="00984008" w:rsidRDefault="00984008" w:rsidP="00D94B1F">
            <w:r>
              <w:t>Mayfly</w:t>
            </w:r>
          </w:p>
        </w:tc>
      </w:tr>
      <w:tr w:rsidR="00984008" w14:paraId="79A053F1" w14:textId="77777777" w:rsidTr="00D94B1F">
        <w:tc>
          <w:tcPr>
            <w:tcW w:w="935" w:type="dxa"/>
          </w:tcPr>
          <w:p w14:paraId="47FA08D1" w14:textId="77777777" w:rsidR="00984008" w:rsidRDefault="00984008" w:rsidP="00D94B1F">
            <w:pPr>
              <w:jc w:val="center"/>
            </w:pPr>
            <w:r>
              <w:t>11</w:t>
            </w:r>
          </w:p>
        </w:tc>
        <w:tc>
          <w:tcPr>
            <w:tcW w:w="860" w:type="dxa"/>
          </w:tcPr>
          <w:p w14:paraId="5E3121DA" w14:textId="77777777" w:rsidR="00984008" w:rsidRDefault="00984008" w:rsidP="00D94B1F">
            <w:pPr>
              <w:jc w:val="center"/>
            </w:pPr>
            <w:r>
              <w:t>2</w:t>
            </w:r>
          </w:p>
        </w:tc>
        <w:tc>
          <w:tcPr>
            <w:tcW w:w="2340" w:type="dxa"/>
          </w:tcPr>
          <w:p w14:paraId="1DEC7F90" w14:textId="77777777" w:rsidR="00984008" w:rsidRDefault="00984008" w:rsidP="00D94B1F">
            <w:r>
              <w:t>Grazer</w:t>
            </w:r>
          </w:p>
        </w:tc>
        <w:tc>
          <w:tcPr>
            <w:tcW w:w="2005" w:type="dxa"/>
          </w:tcPr>
          <w:p w14:paraId="14E68936" w14:textId="77777777" w:rsidR="00984008" w:rsidRDefault="00984008" w:rsidP="00D94B1F">
            <w:proofErr w:type="spellStart"/>
            <w:r>
              <w:t>Plecoptera</w:t>
            </w:r>
            <w:proofErr w:type="spellEnd"/>
          </w:p>
        </w:tc>
        <w:tc>
          <w:tcPr>
            <w:tcW w:w="1689" w:type="dxa"/>
          </w:tcPr>
          <w:p w14:paraId="6B2AA48C" w14:textId="77777777" w:rsidR="00984008" w:rsidRDefault="00984008" w:rsidP="00D94B1F">
            <w:pPr>
              <w:jc w:val="center"/>
            </w:pPr>
            <w:r>
              <w:t>G2GRPLS5</w:t>
            </w:r>
          </w:p>
        </w:tc>
        <w:tc>
          <w:tcPr>
            <w:tcW w:w="1521" w:type="dxa"/>
          </w:tcPr>
          <w:p w14:paraId="5DF77715" w14:textId="77777777" w:rsidR="00984008" w:rsidRDefault="00984008" w:rsidP="00D94B1F">
            <w:r>
              <w:t>Stonefly</w:t>
            </w:r>
          </w:p>
        </w:tc>
      </w:tr>
      <w:tr w:rsidR="00984008" w14:paraId="7BBE30EA" w14:textId="77777777" w:rsidTr="00D94B1F">
        <w:tc>
          <w:tcPr>
            <w:tcW w:w="935" w:type="dxa"/>
          </w:tcPr>
          <w:p w14:paraId="16C1334C" w14:textId="77777777" w:rsidR="00984008" w:rsidRDefault="00984008" w:rsidP="00D94B1F">
            <w:pPr>
              <w:jc w:val="center"/>
            </w:pPr>
            <w:r>
              <w:t>12</w:t>
            </w:r>
          </w:p>
        </w:tc>
        <w:tc>
          <w:tcPr>
            <w:tcW w:w="860" w:type="dxa"/>
          </w:tcPr>
          <w:p w14:paraId="0CD9B012" w14:textId="77777777" w:rsidR="00984008" w:rsidRDefault="00984008" w:rsidP="00D94B1F">
            <w:pPr>
              <w:jc w:val="center"/>
            </w:pPr>
            <w:r>
              <w:t>2</w:t>
            </w:r>
          </w:p>
        </w:tc>
        <w:tc>
          <w:tcPr>
            <w:tcW w:w="2340" w:type="dxa"/>
          </w:tcPr>
          <w:p w14:paraId="164464A1" w14:textId="77777777" w:rsidR="00984008" w:rsidRDefault="00984008" w:rsidP="00D94B1F">
            <w:r>
              <w:t>Producer</w:t>
            </w:r>
          </w:p>
        </w:tc>
        <w:tc>
          <w:tcPr>
            <w:tcW w:w="2005" w:type="dxa"/>
          </w:tcPr>
          <w:p w14:paraId="58D52FE8" w14:textId="77777777" w:rsidR="00984008" w:rsidRDefault="00984008" w:rsidP="00D94B1F">
            <w:r>
              <w:t>Algae</w:t>
            </w:r>
          </w:p>
        </w:tc>
        <w:tc>
          <w:tcPr>
            <w:tcW w:w="1689" w:type="dxa"/>
          </w:tcPr>
          <w:p w14:paraId="059BB2B3" w14:textId="77777777" w:rsidR="00984008" w:rsidRDefault="00984008" w:rsidP="00D94B1F">
            <w:pPr>
              <w:jc w:val="center"/>
            </w:pPr>
            <w:r>
              <w:t>G2PRALS6</w:t>
            </w:r>
          </w:p>
        </w:tc>
        <w:tc>
          <w:tcPr>
            <w:tcW w:w="1521" w:type="dxa"/>
          </w:tcPr>
          <w:p w14:paraId="41232138" w14:textId="77777777" w:rsidR="00984008" w:rsidRDefault="00984008" w:rsidP="00D94B1F">
            <w:r>
              <w:t>Algae</w:t>
            </w:r>
            <w:r>
              <w:rPr>
                <w:vertAlign w:val="superscript"/>
              </w:rPr>
              <w:t>3</w:t>
            </w:r>
          </w:p>
        </w:tc>
      </w:tr>
      <w:tr w:rsidR="00984008" w14:paraId="70570171" w14:textId="77777777" w:rsidTr="00D94B1F">
        <w:tc>
          <w:tcPr>
            <w:tcW w:w="935" w:type="dxa"/>
          </w:tcPr>
          <w:p w14:paraId="4A677D77" w14:textId="77777777" w:rsidR="00984008" w:rsidRDefault="00984008" w:rsidP="00D94B1F">
            <w:pPr>
              <w:jc w:val="center"/>
            </w:pPr>
            <w:r>
              <w:t>13</w:t>
            </w:r>
          </w:p>
        </w:tc>
        <w:tc>
          <w:tcPr>
            <w:tcW w:w="860" w:type="dxa"/>
          </w:tcPr>
          <w:p w14:paraId="7F450CD4" w14:textId="77777777" w:rsidR="00984008" w:rsidRDefault="00984008" w:rsidP="00D94B1F">
            <w:pPr>
              <w:jc w:val="center"/>
            </w:pPr>
            <w:r>
              <w:t>3</w:t>
            </w:r>
          </w:p>
        </w:tc>
        <w:tc>
          <w:tcPr>
            <w:tcW w:w="2340" w:type="dxa"/>
          </w:tcPr>
          <w:p w14:paraId="170A0F9D" w14:textId="77777777" w:rsidR="00984008" w:rsidRDefault="00984008" w:rsidP="00D94B1F">
            <w:r>
              <w:t>Shredder</w:t>
            </w:r>
          </w:p>
        </w:tc>
        <w:tc>
          <w:tcPr>
            <w:tcW w:w="2005" w:type="dxa"/>
          </w:tcPr>
          <w:p w14:paraId="7805B167" w14:textId="77777777" w:rsidR="00984008" w:rsidRDefault="00984008" w:rsidP="00D94B1F">
            <w:proofErr w:type="spellStart"/>
            <w:r>
              <w:t>Plecoptera</w:t>
            </w:r>
            <w:proofErr w:type="spellEnd"/>
          </w:p>
        </w:tc>
        <w:tc>
          <w:tcPr>
            <w:tcW w:w="1689" w:type="dxa"/>
          </w:tcPr>
          <w:p w14:paraId="0D73C58A" w14:textId="77777777" w:rsidR="00984008" w:rsidRDefault="00984008" w:rsidP="00D94B1F">
            <w:pPr>
              <w:jc w:val="center"/>
            </w:pPr>
            <w:r>
              <w:t>G3SHPLS1</w:t>
            </w:r>
          </w:p>
        </w:tc>
        <w:tc>
          <w:tcPr>
            <w:tcW w:w="1521" w:type="dxa"/>
          </w:tcPr>
          <w:p w14:paraId="2D6E0232" w14:textId="77777777" w:rsidR="00984008" w:rsidRDefault="00984008" w:rsidP="00D94B1F">
            <w:r>
              <w:t>Stonefly</w:t>
            </w:r>
          </w:p>
        </w:tc>
      </w:tr>
      <w:tr w:rsidR="00984008" w14:paraId="1506B122" w14:textId="77777777" w:rsidTr="00D94B1F">
        <w:tc>
          <w:tcPr>
            <w:tcW w:w="935" w:type="dxa"/>
          </w:tcPr>
          <w:p w14:paraId="54DF3E9D" w14:textId="77777777" w:rsidR="00984008" w:rsidRDefault="00984008" w:rsidP="00D94B1F">
            <w:pPr>
              <w:jc w:val="center"/>
            </w:pPr>
            <w:r>
              <w:t>14</w:t>
            </w:r>
          </w:p>
        </w:tc>
        <w:tc>
          <w:tcPr>
            <w:tcW w:w="860" w:type="dxa"/>
          </w:tcPr>
          <w:p w14:paraId="137202E7" w14:textId="77777777" w:rsidR="00984008" w:rsidRDefault="00984008" w:rsidP="00D94B1F">
            <w:pPr>
              <w:jc w:val="center"/>
            </w:pPr>
            <w:r>
              <w:t>3</w:t>
            </w:r>
          </w:p>
        </w:tc>
        <w:tc>
          <w:tcPr>
            <w:tcW w:w="2340" w:type="dxa"/>
          </w:tcPr>
          <w:p w14:paraId="17E600AF" w14:textId="77777777" w:rsidR="00984008" w:rsidRDefault="00984008" w:rsidP="00D94B1F">
            <w:r>
              <w:t>Collector</w:t>
            </w:r>
          </w:p>
        </w:tc>
        <w:tc>
          <w:tcPr>
            <w:tcW w:w="2005" w:type="dxa"/>
          </w:tcPr>
          <w:p w14:paraId="6DB4E5DB" w14:textId="77777777" w:rsidR="00984008" w:rsidRDefault="00984008" w:rsidP="00D94B1F">
            <w:proofErr w:type="spellStart"/>
            <w:r>
              <w:t>Chironomidae</w:t>
            </w:r>
            <w:proofErr w:type="spellEnd"/>
          </w:p>
        </w:tc>
        <w:tc>
          <w:tcPr>
            <w:tcW w:w="1689" w:type="dxa"/>
          </w:tcPr>
          <w:p w14:paraId="4FE2E9CF" w14:textId="77777777" w:rsidR="00984008" w:rsidRDefault="00984008" w:rsidP="00D94B1F">
            <w:pPr>
              <w:jc w:val="center"/>
            </w:pPr>
            <w:r>
              <w:t>G3COCHS2</w:t>
            </w:r>
          </w:p>
        </w:tc>
        <w:tc>
          <w:tcPr>
            <w:tcW w:w="1521" w:type="dxa"/>
          </w:tcPr>
          <w:p w14:paraId="4F308FBA" w14:textId="77777777" w:rsidR="00984008" w:rsidRDefault="00984008" w:rsidP="00D94B1F">
            <w:r>
              <w:t>Midge</w:t>
            </w:r>
            <w:r>
              <w:rPr>
                <w:vertAlign w:val="superscript"/>
              </w:rPr>
              <w:t>4</w:t>
            </w:r>
          </w:p>
        </w:tc>
      </w:tr>
      <w:tr w:rsidR="00984008" w14:paraId="210C472D" w14:textId="77777777" w:rsidTr="00D94B1F">
        <w:tc>
          <w:tcPr>
            <w:tcW w:w="935" w:type="dxa"/>
          </w:tcPr>
          <w:p w14:paraId="3CC621AB" w14:textId="77777777" w:rsidR="00984008" w:rsidRDefault="00984008" w:rsidP="00D94B1F">
            <w:pPr>
              <w:jc w:val="center"/>
            </w:pPr>
            <w:r>
              <w:t>15</w:t>
            </w:r>
          </w:p>
        </w:tc>
        <w:tc>
          <w:tcPr>
            <w:tcW w:w="860" w:type="dxa"/>
          </w:tcPr>
          <w:p w14:paraId="18067F6E" w14:textId="77777777" w:rsidR="00984008" w:rsidRDefault="00984008" w:rsidP="00D94B1F">
            <w:pPr>
              <w:jc w:val="center"/>
            </w:pPr>
            <w:r>
              <w:t>3</w:t>
            </w:r>
          </w:p>
        </w:tc>
        <w:tc>
          <w:tcPr>
            <w:tcW w:w="2340" w:type="dxa"/>
          </w:tcPr>
          <w:p w14:paraId="4C535E6D" w14:textId="77777777" w:rsidR="00984008" w:rsidRDefault="00984008" w:rsidP="00D94B1F">
            <w:r>
              <w:t>Shredder</w:t>
            </w:r>
          </w:p>
        </w:tc>
        <w:tc>
          <w:tcPr>
            <w:tcW w:w="2005" w:type="dxa"/>
          </w:tcPr>
          <w:p w14:paraId="355A4FAB" w14:textId="77777777" w:rsidR="00984008" w:rsidRDefault="00984008" w:rsidP="00D94B1F">
            <w:r>
              <w:t>Ephemeroptera</w:t>
            </w:r>
          </w:p>
        </w:tc>
        <w:tc>
          <w:tcPr>
            <w:tcW w:w="1689" w:type="dxa"/>
          </w:tcPr>
          <w:p w14:paraId="64AF2551" w14:textId="77777777" w:rsidR="00984008" w:rsidRDefault="00984008" w:rsidP="00D94B1F">
            <w:pPr>
              <w:jc w:val="center"/>
            </w:pPr>
            <w:r>
              <w:t>G3SHEPS3</w:t>
            </w:r>
          </w:p>
        </w:tc>
        <w:tc>
          <w:tcPr>
            <w:tcW w:w="1521" w:type="dxa"/>
          </w:tcPr>
          <w:p w14:paraId="2E37783B" w14:textId="77777777" w:rsidR="00984008" w:rsidRDefault="00984008" w:rsidP="00D94B1F">
            <w:r>
              <w:t>Mayfly</w:t>
            </w:r>
          </w:p>
        </w:tc>
      </w:tr>
      <w:tr w:rsidR="00984008" w14:paraId="0478B7AD" w14:textId="77777777" w:rsidTr="00D94B1F">
        <w:tc>
          <w:tcPr>
            <w:tcW w:w="935" w:type="dxa"/>
          </w:tcPr>
          <w:p w14:paraId="6F1357B8" w14:textId="77777777" w:rsidR="00984008" w:rsidRDefault="00984008" w:rsidP="00D94B1F">
            <w:pPr>
              <w:jc w:val="center"/>
            </w:pPr>
            <w:r>
              <w:t>16</w:t>
            </w:r>
          </w:p>
        </w:tc>
        <w:tc>
          <w:tcPr>
            <w:tcW w:w="860" w:type="dxa"/>
          </w:tcPr>
          <w:p w14:paraId="54192DE5" w14:textId="77777777" w:rsidR="00984008" w:rsidRDefault="00984008" w:rsidP="00D94B1F">
            <w:pPr>
              <w:jc w:val="center"/>
            </w:pPr>
            <w:r>
              <w:t>3</w:t>
            </w:r>
          </w:p>
        </w:tc>
        <w:tc>
          <w:tcPr>
            <w:tcW w:w="2340" w:type="dxa"/>
          </w:tcPr>
          <w:p w14:paraId="6502945D" w14:textId="77777777" w:rsidR="00984008" w:rsidRDefault="00984008" w:rsidP="00D94B1F">
            <w:r>
              <w:t>Producer</w:t>
            </w:r>
          </w:p>
        </w:tc>
        <w:tc>
          <w:tcPr>
            <w:tcW w:w="2005" w:type="dxa"/>
          </w:tcPr>
          <w:p w14:paraId="2F029C63" w14:textId="77777777" w:rsidR="00984008" w:rsidRDefault="00984008" w:rsidP="00D94B1F">
            <w:r>
              <w:t>Algae</w:t>
            </w:r>
          </w:p>
        </w:tc>
        <w:tc>
          <w:tcPr>
            <w:tcW w:w="1689" w:type="dxa"/>
          </w:tcPr>
          <w:p w14:paraId="12364B53" w14:textId="77777777" w:rsidR="00984008" w:rsidRDefault="00984008" w:rsidP="00D94B1F">
            <w:pPr>
              <w:jc w:val="center"/>
            </w:pPr>
            <w:r>
              <w:t>G3PRALS4</w:t>
            </w:r>
          </w:p>
        </w:tc>
        <w:tc>
          <w:tcPr>
            <w:tcW w:w="1521" w:type="dxa"/>
          </w:tcPr>
          <w:p w14:paraId="47F45BF6" w14:textId="77777777" w:rsidR="00984008" w:rsidRDefault="00984008" w:rsidP="00D94B1F">
            <w:r>
              <w:t>Algae</w:t>
            </w:r>
          </w:p>
        </w:tc>
      </w:tr>
      <w:tr w:rsidR="00984008" w14:paraId="32A1BFAD" w14:textId="77777777" w:rsidTr="00D94B1F">
        <w:tc>
          <w:tcPr>
            <w:tcW w:w="935" w:type="dxa"/>
          </w:tcPr>
          <w:p w14:paraId="262B0A04" w14:textId="77777777" w:rsidR="00984008" w:rsidRDefault="00984008" w:rsidP="00D94B1F">
            <w:pPr>
              <w:jc w:val="center"/>
            </w:pPr>
            <w:r>
              <w:t>17</w:t>
            </w:r>
          </w:p>
        </w:tc>
        <w:tc>
          <w:tcPr>
            <w:tcW w:w="860" w:type="dxa"/>
          </w:tcPr>
          <w:p w14:paraId="5C2C0EB2" w14:textId="77777777" w:rsidR="00984008" w:rsidRDefault="00984008" w:rsidP="00D94B1F">
            <w:pPr>
              <w:jc w:val="center"/>
            </w:pPr>
            <w:r>
              <w:t>3</w:t>
            </w:r>
          </w:p>
        </w:tc>
        <w:tc>
          <w:tcPr>
            <w:tcW w:w="2340" w:type="dxa"/>
          </w:tcPr>
          <w:p w14:paraId="213CBB4D" w14:textId="77777777" w:rsidR="00984008" w:rsidRDefault="00984008" w:rsidP="00D94B1F">
            <w:r>
              <w:t>Detritivore</w:t>
            </w:r>
          </w:p>
        </w:tc>
        <w:tc>
          <w:tcPr>
            <w:tcW w:w="2005" w:type="dxa"/>
          </w:tcPr>
          <w:p w14:paraId="31EA3D62" w14:textId="77777777" w:rsidR="00984008" w:rsidRDefault="00984008" w:rsidP="00D94B1F">
            <w:proofErr w:type="spellStart"/>
            <w:r>
              <w:t>Amphipoda</w:t>
            </w:r>
            <w:proofErr w:type="spellEnd"/>
          </w:p>
        </w:tc>
        <w:tc>
          <w:tcPr>
            <w:tcW w:w="1689" w:type="dxa"/>
          </w:tcPr>
          <w:p w14:paraId="0241AC3A" w14:textId="77777777" w:rsidR="00984008" w:rsidRDefault="00984008" w:rsidP="00D94B1F">
            <w:pPr>
              <w:jc w:val="center"/>
            </w:pPr>
            <w:r>
              <w:t>G3DEAMS5</w:t>
            </w:r>
          </w:p>
        </w:tc>
        <w:tc>
          <w:tcPr>
            <w:tcW w:w="1521" w:type="dxa"/>
          </w:tcPr>
          <w:p w14:paraId="2C78D575" w14:textId="77777777" w:rsidR="00984008" w:rsidRDefault="00984008" w:rsidP="00D94B1F">
            <w:r>
              <w:t>Scud</w:t>
            </w:r>
            <w:r>
              <w:rPr>
                <w:vertAlign w:val="superscript"/>
              </w:rPr>
              <w:t>1</w:t>
            </w:r>
          </w:p>
        </w:tc>
      </w:tr>
      <w:tr w:rsidR="00984008" w14:paraId="60E3E00F" w14:textId="77777777" w:rsidTr="00D94B1F">
        <w:tc>
          <w:tcPr>
            <w:tcW w:w="935" w:type="dxa"/>
          </w:tcPr>
          <w:p w14:paraId="024315FC" w14:textId="77777777" w:rsidR="00984008" w:rsidRDefault="00984008" w:rsidP="00D94B1F">
            <w:pPr>
              <w:jc w:val="center"/>
            </w:pPr>
            <w:r>
              <w:t>18</w:t>
            </w:r>
          </w:p>
        </w:tc>
        <w:tc>
          <w:tcPr>
            <w:tcW w:w="860" w:type="dxa"/>
          </w:tcPr>
          <w:p w14:paraId="62AF189F" w14:textId="77777777" w:rsidR="00984008" w:rsidRDefault="00984008" w:rsidP="00D94B1F">
            <w:pPr>
              <w:jc w:val="center"/>
            </w:pPr>
            <w:r>
              <w:t>3</w:t>
            </w:r>
          </w:p>
        </w:tc>
        <w:tc>
          <w:tcPr>
            <w:tcW w:w="2340" w:type="dxa"/>
          </w:tcPr>
          <w:p w14:paraId="72506ED1" w14:textId="77777777" w:rsidR="00984008" w:rsidRDefault="00984008" w:rsidP="00D94B1F">
            <w:r>
              <w:t>Apex Predator</w:t>
            </w:r>
          </w:p>
        </w:tc>
        <w:tc>
          <w:tcPr>
            <w:tcW w:w="2005" w:type="dxa"/>
          </w:tcPr>
          <w:p w14:paraId="12B83DB7" w14:textId="77777777" w:rsidR="00984008" w:rsidRDefault="00984008" w:rsidP="00D94B1F">
            <w:r>
              <w:t>Salmonidae</w:t>
            </w:r>
          </w:p>
        </w:tc>
        <w:tc>
          <w:tcPr>
            <w:tcW w:w="1689" w:type="dxa"/>
          </w:tcPr>
          <w:p w14:paraId="41245DA3" w14:textId="77777777" w:rsidR="00984008" w:rsidRDefault="00984008" w:rsidP="00D94B1F">
            <w:pPr>
              <w:jc w:val="center"/>
            </w:pPr>
            <w:r>
              <w:t>G3APSAS6</w:t>
            </w:r>
          </w:p>
        </w:tc>
        <w:tc>
          <w:tcPr>
            <w:tcW w:w="1521" w:type="dxa"/>
          </w:tcPr>
          <w:p w14:paraId="2B290CFC" w14:textId="77777777" w:rsidR="00984008" w:rsidRDefault="00984008" w:rsidP="00D94B1F">
            <w:r>
              <w:t>Brown Trout</w:t>
            </w:r>
          </w:p>
        </w:tc>
      </w:tr>
      <w:tr w:rsidR="00984008" w14:paraId="1866DF85" w14:textId="77777777" w:rsidTr="00D94B1F">
        <w:tc>
          <w:tcPr>
            <w:tcW w:w="935" w:type="dxa"/>
          </w:tcPr>
          <w:p w14:paraId="2117885A" w14:textId="77777777" w:rsidR="00984008" w:rsidRDefault="00984008" w:rsidP="00D94B1F">
            <w:pPr>
              <w:jc w:val="center"/>
            </w:pPr>
            <w:r>
              <w:t>19</w:t>
            </w:r>
          </w:p>
        </w:tc>
        <w:tc>
          <w:tcPr>
            <w:tcW w:w="860" w:type="dxa"/>
          </w:tcPr>
          <w:p w14:paraId="1ED6A390" w14:textId="77777777" w:rsidR="00984008" w:rsidRDefault="00984008" w:rsidP="00D94B1F">
            <w:pPr>
              <w:jc w:val="center"/>
            </w:pPr>
            <w:r>
              <w:t>4</w:t>
            </w:r>
          </w:p>
        </w:tc>
        <w:tc>
          <w:tcPr>
            <w:tcW w:w="2340" w:type="dxa"/>
          </w:tcPr>
          <w:p w14:paraId="2B4D8E00" w14:textId="77777777" w:rsidR="00984008" w:rsidRDefault="00984008" w:rsidP="00D94B1F">
            <w:r>
              <w:t>Producer</w:t>
            </w:r>
          </w:p>
        </w:tc>
        <w:tc>
          <w:tcPr>
            <w:tcW w:w="2005" w:type="dxa"/>
          </w:tcPr>
          <w:p w14:paraId="594D62CD" w14:textId="77777777" w:rsidR="00984008" w:rsidRDefault="00984008" w:rsidP="00D94B1F">
            <w:r>
              <w:t>Algae</w:t>
            </w:r>
          </w:p>
        </w:tc>
        <w:tc>
          <w:tcPr>
            <w:tcW w:w="1689" w:type="dxa"/>
          </w:tcPr>
          <w:p w14:paraId="08D43349" w14:textId="77777777" w:rsidR="00984008" w:rsidRDefault="00984008" w:rsidP="00D94B1F">
            <w:pPr>
              <w:jc w:val="center"/>
            </w:pPr>
            <w:r>
              <w:t>G4PRALS1</w:t>
            </w:r>
          </w:p>
        </w:tc>
        <w:tc>
          <w:tcPr>
            <w:tcW w:w="1521" w:type="dxa"/>
          </w:tcPr>
          <w:p w14:paraId="4FC01EB5" w14:textId="77777777" w:rsidR="00984008" w:rsidRDefault="00984008" w:rsidP="00D94B1F">
            <w:r>
              <w:t>Algae</w:t>
            </w:r>
            <w:r>
              <w:rPr>
                <w:vertAlign w:val="superscript"/>
              </w:rPr>
              <w:t>3</w:t>
            </w:r>
          </w:p>
        </w:tc>
      </w:tr>
      <w:tr w:rsidR="00984008" w14:paraId="7250BFF3" w14:textId="77777777" w:rsidTr="00D94B1F">
        <w:tc>
          <w:tcPr>
            <w:tcW w:w="935" w:type="dxa"/>
          </w:tcPr>
          <w:p w14:paraId="3D99BC05" w14:textId="77777777" w:rsidR="00984008" w:rsidRDefault="00984008" w:rsidP="00D94B1F">
            <w:pPr>
              <w:jc w:val="center"/>
            </w:pPr>
            <w:r>
              <w:t>20</w:t>
            </w:r>
          </w:p>
        </w:tc>
        <w:tc>
          <w:tcPr>
            <w:tcW w:w="860" w:type="dxa"/>
          </w:tcPr>
          <w:p w14:paraId="4DCEE954" w14:textId="77777777" w:rsidR="00984008" w:rsidRDefault="00984008" w:rsidP="00D94B1F">
            <w:pPr>
              <w:jc w:val="center"/>
            </w:pPr>
            <w:r>
              <w:t>4</w:t>
            </w:r>
          </w:p>
        </w:tc>
        <w:tc>
          <w:tcPr>
            <w:tcW w:w="2340" w:type="dxa"/>
          </w:tcPr>
          <w:p w14:paraId="15DA095E" w14:textId="77777777" w:rsidR="00984008" w:rsidRDefault="00984008" w:rsidP="00D94B1F">
            <w:r>
              <w:t>Grazer</w:t>
            </w:r>
          </w:p>
        </w:tc>
        <w:tc>
          <w:tcPr>
            <w:tcW w:w="2005" w:type="dxa"/>
          </w:tcPr>
          <w:p w14:paraId="68A62A6C" w14:textId="77777777" w:rsidR="00984008" w:rsidRDefault="00984008" w:rsidP="00D94B1F">
            <w:r>
              <w:t>Ephemeroptera</w:t>
            </w:r>
          </w:p>
        </w:tc>
        <w:tc>
          <w:tcPr>
            <w:tcW w:w="1689" w:type="dxa"/>
          </w:tcPr>
          <w:p w14:paraId="49B651D1" w14:textId="77777777" w:rsidR="00984008" w:rsidRDefault="00984008" w:rsidP="00D94B1F">
            <w:pPr>
              <w:jc w:val="center"/>
            </w:pPr>
            <w:r>
              <w:t>G4GREPS2</w:t>
            </w:r>
          </w:p>
        </w:tc>
        <w:tc>
          <w:tcPr>
            <w:tcW w:w="1521" w:type="dxa"/>
          </w:tcPr>
          <w:p w14:paraId="726D9DEF" w14:textId="77777777" w:rsidR="00984008" w:rsidRDefault="00984008" w:rsidP="00D94B1F">
            <w:r>
              <w:t>Mayfly</w:t>
            </w:r>
            <w:r>
              <w:rPr>
                <w:vertAlign w:val="superscript"/>
              </w:rPr>
              <w:t>5</w:t>
            </w:r>
          </w:p>
        </w:tc>
      </w:tr>
      <w:tr w:rsidR="00984008" w14:paraId="0A862ACE" w14:textId="77777777" w:rsidTr="00D94B1F">
        <w:tc>
          <w:tcPr>
            <w:tcW w:w="935" w:type="dxa"/>
          </w:tcPr>
          <w:p w14:paraId="1EE0BD4C" w14:textId="77777777" w:rsidR="00984008" w:rsidRDefault="00984008" w:rsidP="00D94B1F">
            <w:pPr>
              <w:jc w:val="center"/>
            </w:pPr>
            <w:r>
              <w:t>21</w:t>
            </w:r>
          </w:p>
        </w:tc>
        <w:tc>
          <w:tcPr>
            <w:tcW w:w="860" w:type="dxa"/>
          </w:tcPr>
          <w:p w14:paraId="2ECAD55E" w14:textId="77777777" w:rsidR="00984008" w:rsidRDefault="00984008" w:rsidP="00D94B1F">
            <w:pPr>
              <w:jc w:val="center"/>
            </w:pPr>
            <w:r>
              <w:t>4</w:t>
            </w:r>
          </w:p>
        </w:tc>
        <w:tc>
          <w:tcPr>
            <w:tcW w:w="2340" w:type="dxa"/>
          </w:tcPr>
          <w:p w14:paraId="366838F0" w14:textId="77777777" w:rsidR="00984008" w:rsidRDefault="00984008" w:rsidP="00D94B1F">
            <w:r>
              <w:t>Detritus</w:t>
            </w:r>
          </w:p>
        </w:tc>
        <w:tc>
          <w:tcPr>
            <w:tcW w:w="2005" w:type="dxa"/>
          </w:tcPr>
          <w:p w14:paraId="575D1518" w14:textId="77777777" w:rsidR="00984008" w:rsidRDefault="00984008" w:rsidP="00D94B1F">
            <w:r>
              <w:t>Unidentified Plant</w:t>
            </w:r>
          </w:p>
        </w:tc>
        <w:tc>
          <w:tcPr>
            <w:tcW w:w="1689" w:type="dxa"/>
          </w:tcPr>
          <w:p w14:paraId="28FF259E" w14:textId="77777777" w:rsidR="00984008" w:rsidRDefault="00984008" w:rsidP="00D94B1F">
            <w:pPr>
              <w:jc w:val="center"/>
            </w:pPr>
            <w:r>
              <w:t>G4DEDES3</w:t>
            </w:r>
          </w:p>
        </w:tc>
        <w:tc>
          <w:tcPr>
            <w:tcW w:w="1521" w:type="dxa"/>
          </w:tcPr>
          <w:p w14:paraId="5F52E774" w14:textId="77777777" w:rsidR="00984008" w:rsidRDefault="00984008" w:rsidP="00D94B1F">
            <w:r>
              <w:t>Twig</w:t>
            </w:r>
            <w:r>
              <w:rPr>
                <w:vertAlign w:val="superscript"/>
              </w:rPr>
              <w:t>6</w:t>
            </w:r>
          </w:p>
        </w:tc>
      </w:tr>
      <w:tr w:rsidR="00984008" w14:paraId="41984813" w14:textId="77777777" w:rsidTr="00D94B1F">
        <w:tc>
          <w:tcPr>
            <w:tcW w:w="935" w:type="dxa"/>
          </w:tcPr>
          <w:p w14:paraId="5824D642" w14:textId="77777777" w:rsidR="00984008" w:rsidRDefault="00984008" w:rsidP="00D94B1F">
            <w:pPr>
              <w:jc w:val="center"/>
            </w:pPr>
            <w:r>
              <w:t>22</w:t>
            </w:r>
          </w:p>
        </w:tc>
        <w:tc>
          <w:tcPr>
            <w:tcW w:w="860" w:type="dxa"/>
          </w:tcPr>
          <w:p w14:paraId="183C8F60" w14:textId="77777777" w:rsidR="00984008" w:rsidRDefault="00984008" w:rsidP="00D94B1F">
            <w:pPr>
              <w:jc w:val="center"/>
            </w:pPr>
            <w:r>
              <w:t>4</w:t>
            </w:r>
          </w:p>
        </w:tc>
        <w:tc>
          <w:tcPr>
            <w:tcW w:w="2340" w:type="dxa"/>
          </w:tcPr>
          <w:p w14:paraId="665510D7" w14:textId="77777777" w:rsidR="00984008" w:rsidRDefault="00984008" w:rsidP="00D94B1F">
            <w:r>
              <w:t>Grazer</w:t>
            </w:r>
          </w:p>
        </w:tc>
        <w:tc>
          <w:tcPr>
            <w:tcW w:w="2005" w:type="dxa"/>
          </w:tcPr>
          <w:p w14:paraId="6874066F" w14:textId="77777777" w:rsidR="00984008" w:rsidRDefault="00984008" w:rsidP="00D94B1F">
            <w:proofErr w:type="spellStart"/>
            <w:r>
              <w:t>Chironomidae</w:t>
            </w:r>
            <w:proofErr w:type="spellEnd"/>
          </w:p>
        </w:tc>
        <w:tc>
          <w:tcPr>
            <w:tcW w:w="1689" w:type="dxa"/>
          </w:tcPr>
          <w:p w14:paraId="4627B39B" w14:textId="77777777" w:rsidR="00984008" w:rsidRDefault="00984008" w:rsidP="00D94B1F">
            <w:pPr>
              <w:jc w:val="center"/>
            </w:pPr>
            <w:r>
              <w:t>G4GRCHS4</w:t>
            </w:r>
          </w:p>
        </w:tc>
        <w:tc>
          <w:tcPr>
            <w:tcW w:w="1521" w:type="dxa"/>
          </w:tcPr>
          <w:p w14:paraId="7C220EA2" w14:textId="77777777" w:rsidR="00984008" w:rsidRDefault="00984008" w:rsidP="00D94B1F">
            <w:r>
              <w:t>Midge</w:t>
            </w:r>
            <w:r>
              <w:rPr>
                <w:vertAlign w:val="superscript"/>
              </w:rPr>
              <w:t>4</w:t>
            </w:r>
          </w:p>
        </w:tc>
      </w:tr>
      <w:tr w:rsidR="00984008" w14:paraId="6716BF3D" w14:textId="77777777" w:rsidTr="00D94B1F">
        <w:tc>
          <w:tcPr>
            <w:tcW w:w="935" w:type="dxa"/>
          </w:tcPr>
          <w:p w14:paraId="0A11D80C" w14:textId="77777777" w:rsidR="00984008" w:rsidRDefault="00984008" w:rsidP="00D94B1F">
            <w:pPr>
              <w:jc w:val="center"/>
            </w:pPr>
            <w:r>
              <w:t>23</w:t>
            </w:r>
          </w:p>
        </w:tc>
        <w:tc>
          <w:tcPr>
            <w:tcW w:w="860" w:type="dxa"/>
          </w:tcPr>
          <w:p w14:paraId="699A0159" w14:textId="77777777" w:rsidR="00984008" w:rsidRDefault="00984008" w:rsidP="00D94B1F">
            <w:pPr>
              <w:jc w:val="center"/>
            </w:pPr>
            <w:r>
              <w:t>5</w:t>
            </w:r>
          </w:p>
        </w:tc>
        <w:tc>
          <w:tcPr>
            <w:tcW w:w="2340" w:type="dxa"/>
          </w:tcPr>
          <w:p w14:paraId="5432ADFD" w14:textId="77777777" w:rsidR="00984008" w:rsidRDefault="00984008" w:rsidP="00D94B1F">
            <w:r>
              <w:t>Detritus</w:t>
            </w:r>
          </w:p>
        </w:tc>
        <w:tc>
          <w:tcPr>
            <w:tcW w:w="2005" w:type="dxa"/>
          </w:tcPr>
          <w:p w14:paraId="3749AA03" w14:textId="77777777" w:rsidR="00984008" w:rsidRDefault="00984008" w:rsidP="00D94B1F">
            <w:r>
              <w:t>Unidentified Plant</w:t>
            </w:r>
          </w:p>
        </w:tc>
        <w:tc>
          <w:tcPr>
            <w:tcW w:w="1689" w:type="dxa"/>
          </w:tcPr>
          <w:p w14:paraId="200C0C89" w14:textId="77777777" w:rsidR="00984008" w:rsidRDefault="00984008" w:rsidP="00D94B1F">
            <w:pPr>
              <w:jc w:val="center"/>
            </w:pPr>
            <w:r>
              <w:t>G5DEDES1</w:t>
            </w:r>
          </w:p>
        </w:tc>
        <w:tc>
          <w:tcPr>
            <w:tcW w:w="1521" w:type="dxa"/>
          </w:tcPr>
          <w:p w14:paraId="09499646" w14:textId="77777777" w:rsidR="00984008" w:rsidRDefault="00984008" w:rsidP="00D94B1F">
            <w:r>
              <w:t>Twig</w:t>
            </w:r>
            <w:r>
              <w:rPr>
                <w:vertAlign w:val="superscript"/>
              </w:rPr>
              <w:t>6</w:t>
            </w:r>
          </w:p>
        </w:tc>
      </w:tr>
      <w:tr w:rsidR="00984008" w14:paraId="600C873E" w14:textId="77777777" w:rsidTr="00D94B1F">
        <w:tc>
          <w:tcPr>
            <w:tcW w:w="935" w:type="dxa"/>
          </w:tcPr>
          <w:p w14:paraId="6EB36FC2" w14:textId="77777777" w:rsidR="00984008" w:rsidRDefault="00984008" w:rsidP="00D94B1F">
            <w:pPr>
              <w:jc w:val="center"/>
            </w:pPr>
            <w:r>
              <w:t>24</w:t>
            </w:r>
          </w:p>
        </w:tc>
        <w:tc>
          <w:tcPr>
            <w:tcW w:w="860" w:type="dxa"/>
          </w:tcPr>
          <w:p w14:paraId="74D35531" w14:textId="77777777" w:rsidR="00984008" w:rsidRDefault="00984008" w:rsidP="00D94B1F">
            <w:pPr>
              <w:jc w:val="center"/>
            </w:pPr>
            <w:r>
              <w:t>5</w:t>
            </w:r>
          </w:p>
        </w:tc>
        <w:tc>
          <w:tcPr>
            <w:tcW w:w="2340" w:type="dxa"/>
          </w:tcPr>
          <w:p w14:paraId="6A783268" w14:textId="77777777" w:rsidR="00984008" w:rsidRDefault="00984008" w:rsidP="00D94B1F">
            <w:r>
              <w:t>Producer</w:t>
            </w:r>
          </w:p>
        </w:tc>
        <w:tc>
          <w:tcPr>
            <w:tcW w:w="2005" w:type="dxa"/>
          </w:tcPr>
          <w:p w14:paraId="2032B87E" w14:textId="77777777" w:rsidR="00984008" w:rsidRDefault="00984008" w:rsidP="00D94B1F">
            <w:r>
              <w:t>Algae</w:t>
            </w:r>
          </w:p>
        </w:tc>
        <w:tc>
          <w:tcPr>
            <w:tcW w:w="1689" w:type="dxa"/>
          </w:tcPr>
          <w:p w14:paraId="54DC8526" w14:textId="77777777" w:rsidR="00984008" w:rsidRDefault="00984008" w:rsidP="00D94B1F">
            <w:pPr>
              <w:jc w:val="center"/>
            </w:pPr>
            <w:r>
              <w:t>G5PRALS2</w:t>
            </w:r>
          </w:p>
        </w:tc>
        <w:tc>
          <w:tcPr>
            <w:tcW w:w="1521" w:type="dxa"/>
          </w:tcPr>
          <w:p w14:paraId="2AECF8AB" w14:textId="77777777" w:rsidR="00984008" w:rsidRDefault="00984008" w:rsidP="00D94B1F">
            <w:r>
              <w:t>Algae</w:t>
            </w:r>
          </w:p>
        </w:tc>
      </w:tr>
      <w:tr w:rsidR="00984008" w14:paraId="0F417896" w14:textId="77777777" w:rsidTr="00D94B1F">
        <w:tc>
          <w:tcPr>
            <w:tcW w:w="935" w:type="dxa"/>
          </w:tcPr>
          <w:p w14:paraId="5BAD4E88" w14:textId="77777777" w:rsidR="00984008" w:rsidRDefault="00984008" w:rsidP="00D94B1F">
            <w:pPr>
              <w:jc w:val="center"/>
            </w:pPr>
            <w:r>
              <w:t>25</w:t>
            </w:r>
          </w:p>
        </w:tc>
        <w:tc>
          <w:tcPr>
            <w:tcW w:w="860" w:type="dxa"/>
          </w:tcPr>
          <w:p w14:paraId="22AA9EA9" w14:textId="77777777" w:rsidR="00984008" w:rsidRDefault="00984008" w:rsidP="00D94B1F">
            <w:pPr>
              <w:jc w:val="center"/>
            </w:pPr>
            <w:r>
              <w:t>5</w:t>
            </w:r>
          </w:p>
        </w:tc>
        <w:tc>
          <w:tcPr>
            <w:tcW w:w="2340" w:type="dxa"/>
          </w:tcPr>
          <w:p w14:paraId="0695786A" w14:textId="77777777" w:rsidR="00984008" w:rsidRDefault="00984008" w:rsidP="00D94B1F">
            <w:r>
              <w:t>Shredder</w:t>
            </w:r>
          </w:p>
        </w:tc>
        <w:tc>
          <w:tcPr>
            <w:tcW w:w="2005" w:type="dxa"/>
          </w:tcPr>
          <w:p w14:paraId="2F3924C5" w14:textId="77777777" w:rsidR="00984008" w:rsidRDefault="00984008" w:rsidP="00D94B1F">
            <w:proofErr w:type="spellStart"/>
            <w:r>
              <w:t>Trichoptera</w:t>
            </w:r>
            <w:proofErr w:type="spellEnd"/>
          </w:p>
        </w:tc>
        <w:tc>
          <w:tcPr>
            <w:tcW w:w="1689" w:type="dxa"/>
          </w:tcPr>
          <w:p w14:paraId="3E445E20" w14:textId="77777777" w:rsidR="00984008" w:rsidRDefault="00984008" w:rsidP="00D94B1F">
            <w:pPr>
              <w:jc w:val="center"/>
            </w:pPr>
            <w:r>
              <w:t>G5SHTRS3</w:t>
            </w:r>
          </w:p>
        </w:tc>
        <w:tc>
          <w:tcPr>
            <w:tcW w:w="1521" w:type="dxa"/>
          </w:tcPr>
          <w:p w14:paraId="5FDBD32E" w14:textId="77777777" w:rsidR="00984008" w:rsidRDefault="00984008" w:rsidP="00D94B1F">
            <w:r>
              <w:t>Caddisfly</w:t>
            </w:r>
          </w:p>
        </w:tc>
      </w:tr>
      <w:tr w:rsidR="00984008" w14:paraId="1DB19771" w14:textId="77777777" w:rsidTr="00D94B1F">
        <w:tc>
          <w:tcPr>
            <w:tcW w:w="935" w:type="dxa"/>
            <w:tcBorders>
              <w:bottom w:val="single" w:sz="4" w:space="0" w:color="000000"/>
            </w:tcBorders>
          </w:tcPr>
          <w:p w14:paraId="5DBBC30B" w14:textId="77777777" w:rsidR="00984008" w:rsidRDefault="00984008" w:rsidP="00D94B1F">
            <w:pPr>
              <w:jc w:val="center"/>
            </w:pPr>
            <w:r>
              <w:t>26</w:t>
            </w:r>
          </w:p>
        </w:tc>
        <w:tc>
          <w:tcPr>
            <w:tcW w:w="860" w:type="dxa"/>
            <w:tcBorders>
              <w:bottom w:val="single" w:sz="4" w:space="0" w:color="000000"/>
            </w:tcBorders>
          </w:tcPr>
          <w:p w14:paraId="073671D0" w14:textId="77777777" w:rsidR="00984008" w:rsidRDefault="00984008" w:rsidP="00D94B1F">
            <w:pPr>
              <w:jc w:val="center"/>
            </w:pPr>
            <w:r>
              <w:t>5</w:t>
            </w:r>
          </w:p>
        </w:tc>
        <w:tc>
          <w:tcPr>
            <w:tcW w:w="2340" w:type="dxa"/>
            <w:tcBorders>
              <w:bottom w:val="single" w:sz="4" w:space="0" w:color="000000"/>
            </w:tcBorders>
          </w:tcPr>
          <w:p w14:paraId="4EB8F2DB" w14:textId="77777777" w:rsidR="00984008" w:rsidRDefault="00984008" w:rsidP="00D94B1F">
            <w:r>
              <w:t>Grazer</w:t>
            </w:r>
          </w:p>
        </w:tc>
        <w:tc>
          <w:tcPr>
            <w:tcW w:w="2005" w:type="dxa"/>
            <w:tcBorders>
              <w:bottom w:val="single" w:sz="4" w:space="0" w:color="000000"/>
            </w:tcBorders>
          </w:tcPr>
          <w:p w14:paraId="2849A18A" w14:textId="77777777" w:rsidR="00984008" w:rsidRDefault="00984008" w:rsidP="00D94B1F">
            <w:proofErr w:type="spellStart"/>
            <w:r>
              <w:t>Chironomidae</w:t>
            </w:r>
            <w:proofErr w:type="spellEnd"/>
          </w:p>
        </w:tc>
        <w:tc>
          <w:tcPr>
            <w:tcW w:w="1689" w:type="dxa"/>
            <w:tcBorders>
              <w:bottom w:val="single" w:sz="4" w:space="0" w:color="000000"/>
            </w:tcBorders>
          </w:tcPr>
          <w:p w14:paraId="2BC6E6C7" w14:textId="77777777" w:rsidR="00984008" w:rsidRDefault="00984008" w:rsidP="00D94B1F">
            <w:pPr>
              <w:jc w:val="center"/>
            </w:pPr>
            <w:r>
              <w:t>G5GRCHS4</w:t>
            </w:r>
          </w:p>
        </w:tc>
        <w:tc>
          <w:tcPr>
            <w:tcW w:w="1521" w:type="dxa"/>
            <w:tcBorders>
              <w:bottom w:val="single" w:sz="4" w:space="0" w:color="000000"/>
            </w:tcBorders>
          </w:tcPr>
          <w:p w14:paraId="08902A40" w14:textId="77777777" w:rsidR="00984008" w:rsidRDefault="00984008" w:rsidP="00D94B1F">
            <w:r>
              <w:t>Midge</w:t>
            </w:r>
            <w:r>
              <w:rPr>
                <w:vertAlign w:val="superscript"/>
              </w:rPr>
              <w:t>5</w:t>
            </w:r>
          </w:p>
        </w:tc>
      </w:tr>
    </w:tbl>
    <w:p w14:paraId="410B9AC0" w14:textId="77777777" w:rsidR="00984008" w:rsidRDefault="00984008" w:rsidP="00984008">
      <w:r>
        <w:rPr>
          <w:vertAlign w:val="superscript"/>
        </w:rPr>
        <w:t>1</w:t>
      </w:r>
      <w:r>
        <w:t xml:space="preserve"> Amphipod samples that were pooled by the instructor after drying to ensure that the minimum quantity requirement was met</w:t>
      </w:r>
    </w:p>
    <w:p w14:paraId="753C8346" w14:textId="77777777" w:rsidR="00984008" w:rsidRDefault="00984008" w:rsidP="00984008">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2D85183B" w14:textId="77777777" w:rsidR="00984008" w:rsidRDefault="00984008" w:rsidP="00984008">
      <w:r>
        <w:rPr>
          <w:vertAlign w:val="superscript"/>
        </w:rPr>
        <w:t>3</w:t>
      </w:r>
      <w:r>
        <w:t xml:space="preserve"> Algal samples that were pooled by the instructor after drying to ensure that the minimum quantity requirement was met</w:t>
      </w:r>
    </w:p>
    <w:p w14:paraId="65FF5664" w14:textId="77777777" w:rsidR="00984008" w:rsidRDefault="00984008" w:rsidP="00984008">
      <w:r>
        <w:rPr>
          <w:vertAlign w:val="superscript"/>
        </w:rPr>
        <w:t>4</w:t>
      </w:r>
      <w:r>
        <w:t xml:space="preserve"> Midge samples that were pooled by the instructor after drying to ensure that the minimum quantity requirement was met</w:t>
      </w:r>
    </w:p>
    <w:p w14:paraId="0FA214B2" w14:textId="77777777" w:rsidR="00984008" w:rsidRDefault="00984008" w:rsidP="00984008">
      <w:r>
        <w:rPr>
          <w:vertAlign w:val="superscript"/>
        </w:rPr>
        <w:t>5</w:t>
      </w:r>
      <w:r>
        <w:t xml:space="preserve"> Misidentified samples – these samples were the same species of stonefly, not midges or mayflies, and were pooled by the instructor after drying</w:t>
      </w:r>
    </w:p>
    <w:p w14:paraId="5800A663" w14:textId="77777777" w:rsidR="00984008" w:rsidRDefault="00984008" w:rsidP="00984008">
      <w:r>
        <w:rPr>
          <w:vertAlign w:val="superscript"/>
        </w:rPr>
        <w:t>6</w:t>
      </w:r>
      <w:r>
        <w:t xml:space="preserve"> Detritus samples that were pooled by the instructor after drying to ensure that the minimum quantity requirement was met</w:t>
      </w:r>
    </w:p>
    <w:p w14:paraId="6B09F662" w14:textId="77777777" w:rsidR="00984008" w:rsidRDefault="00984008" w:rsidP="00984008">
      <w:r>
        <w:lastRenderedPageBreak/>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984008" w14:paraId="74B93458" w14:textId="77777777" w:rsidTr="00D94B1F">
        <w:tc>
          <w:tcPr>
            <w:tcW w:w="1407" w:type="dxa"/>
            <w:tcBorders>
              <w:top w:val="single" w:sz="4" w:space="0" w:color="000000"/>
              <w:bottom w:val="single" w:sz="4" w:space="0" w:color="000000"/>
            </w:tcBorders>
          </w:tcPr>
          <w:p w14:paraId="783E094E" w14:textId="77777777" w:rsidR="00984008" w:rsidRDefault="00984008" w:rsidP="00D94B1F">
            <w:r>
              <w:t>Sample ID</w:t>
            </w:r>
          </w:p>
        </w:tc>
        <w:tc>
          <w:tcPr>
            <w:tcW w:w="1327" w:type="dxa"/>
            <w:tcBorders>
              <w:top w:val="single" w:sz="4" w:space="0" w:color="000000"/>
              <w:bottom w:val="single" w:sz="4" w:space="0" w:color="000000"/>
            </w:tcBorders>
          </w:tcPr>
          <w:p w14:paraId="7EF7F157" w14:textId="77777777" w:rsidR="00984008" w:rsidRDefault="00984008" w:rsidP="00D94B1F">
            <w:r>
              <w:t>Identifier</w:t>
            </w:r>
          </w:p>
        </w:tc>
        <w:tc>
          <w:tcPr>
            <w:tcW w:w="2341" w:type="dxa"/>
            <w:tcBorders>
              <w:top w:val="single" w:sz="4" w:space="0" w:color="000000"/>
              <w:bottom w:val="single" w:sz="4" w:space="0" w:color="000000"/>
            </w:tcBorders>
          </w:tcPr>
          <w:p w14:paraId="08F28820" w14:textId="77777777" w:rsidR="00984008" w:rsidRDefault="00984008" w:rsidP="00D94B1F">
            <w:r>
              <w:t>Trophic Level</w:t>
            </w:r>
          </w:p>
        </w:tc>
        <w:tc>
          <w:tcPr>
            <w:tcW w:w="1130" w:type="dxa"/>
            <w:tcBorders>
              <w:top w:val="single" w:sz="4" w:space="0" w:color="000000"/>
              <w:bottom w:val="single" w:sz="4" w:space="0" w:color="000000"/>
            </w:tcBorders>
          </w:tcPr>
          <w:p w14:paraId="5B5CEE4B" w14:textId="77777777" w:rsidR="00984008" w:rsidRDefault="00984008" w:rsidP="00D94B1F">
            <w:r>
              <w:t>δ</w:t>
            </w:r>
            <w:r>
              <w:rPr>
                <w:vertAlign w:val="superscript"/>
              </w:rPr>
              <w:t>13</w:t>
            </w:r>
            <w:r>
              <w:t xml:space="preserve">C  </w:t>
            </w:r>
          </w:p>
        </w:tc>
        <w:tc>
          <w:tcPr>
            <w:tcW w:w="1007" w:type="dxa"/>
            <w:tcBorders>
              <w:top w:val="single" w:sz="4" w:space="0" w:color="000000"/>
              <w:bottom w:val="single" w:sz="4" w:space="0" w:color="000000"/>
            </w:tcBorders>
          </w:tcPr>
          <w:p w14:paraId="172E95B4" w14:textId="77777777" w:rsidR="00984008" w:rsidRDefault="00984008" w:rsidP="00D94B1F">
            <w:r>
              <w:t>δ</w:t>
            </w:r>
            <w:r>
              <w:rPr>
                <w:vertAlign w:val="superscript"/>
              </w:rPr>
              <w:t>15</w:t>
            </w:r>
            <w:r>
              <w:t>N</w:t>
            </w:r>
          </w:p>
        </w:tc>
        <w:tc>
          <w:tcPr>
            <w:tcW w:w="764" w:type="dxa"/>
            <w:tcBorders>
              <w:top w:val="single" w:sz="4" w:space="0" w:color="000000"/>
              <w:bottom w:val="single" w:sz="4" w:space="0" w:color="000000"/>
            </w:tcBorders>
          </w:tcPr>
          <w:p w14:paraId="7131E7CA" w14:textId="77777777" w:rsidR="00984008" w:rsidRDefault="00984008" w:rsidP="00D94B1F">
            <w:r>
              <w:t>%C</w:t>
            </w:r>
          </w:p>
        </w:tc>
        <w:tc>
          <w:tcPr>
            <w:tcW w:w="764" w:type="dxa"/>
            <w:tcBorders>
              <w:top w:val="single" w:sz="4" w:space="0" w:color="000000"/>
              <w:bottom w:val="single" w:sz="4" w:space="0" w:color="000000"/>
            </w:tcBorders>
          </w:tcPr>
          <w:p w14:paraId="22962293" w14:textId="77777777" w:rsidR="00984008" w:rsidRDefault="00984008" w:rsidP="00D94B1F">
            <w:r>
              <w:t>%N</w:t>
            </w:r>
          </w:p>
        </w:tc>
      </w:tr>
      <w:tr w:rsidR="00984008" w14:paraId="30B4C29F" w14:textId="77777777" w:rsidTr="00D94B1F">
        <w:tc>
          <w:tcPr>
            <w:tcW w:w="1407" w:type="dxa"/>
            <w:tcBorders>
              <w:top w:val="single" w:sz="4" w:space="0" w:color="000000"/>
            </w:tcBorders>
          </w:tcPr>
          <w:p w14:paraId="001A1719" w14:textId="77777777" w:rsidR="00984008" w:rsidRDefault="00984008" w:rsidP="00D94B1F">
            <w:r>
              <w:t>G1PAANS1</w:t>
            </w:r>
          </w:p>
        </w:tc>
        <w:tc>
          <w:tcPr>
            <w:tcW w:w="1327" w:type="dxa"/>
            <w:tcBorders>
              <w:top w:val="single" w:sz="4" w:space="0" w:color="000000"/>
            </w:tcBorders>
          </w:tcPr>
          <w:p w14:paraId="03F4C8C4" w14:textId="77777777" w:rsidR="00984008" w:rsidRDefault="00984008" w:rsidP="00D94B1F">
            <w:r>
              <w:t>Leech</w:t>
            </w:r>
          </w:p>
        </w:tc>
        <w:tc>
          <w:tcPr>
            <w:tcW w:w="2341" w:type="dxa"/>
            <w:tcBorders>
              <w:top w:val="single" w:sz="4" w:space="0" w:color="000000"/>
            </w:tcBorders>
          </w:tcPr>
          <w:p w14:paraId="60C6C0E6" w14:textId="77777777" w:rsidR="00984008" w:rsidRDefault="00984008" w:rsidP="00D94B1F">
            <w:r>
              <w:t>Secondary Consumer</w:t>
            </w:r>
          </w:p>
        </w:tc>
        <w:tc>
          <w:tcPr>
            <w:tcW w:w="1130" w:type="dxa"/>
            <w:tcBorders>
              <w:top w:val="single" w:sz="4" w:space="0" w:color="000000"/>
            </w:tcBorders>
          </w:tcPr>
          <w:p w14:paraId="43E31A85" w14:textId="77777777" w:rsidR="00984008" w:rsidRDefault="00984008" w:rsidP="00D94B1F">
            <w:r>
              <w:t>-23.10</w:t>
            </w:r>
          </w:p>
        </w:tc>
        <w:tc>
          <w:tcPr>
            <w:tcW w:w="1007" w:type="dxa"/>
            <w:tcBorders>
              <w:top w:val="single" w:sz="4" w:space="0" w:color="000000"/>
            </w:tcBorders>
          </w:tcPr>
          <w:p w14:paraId="7A7D47A4" w14:textId="77777777" w:rsidR="00984008" w:rsidRDefault="00984008" w:rsidP="00D94B1F">
            <w:r>
              <w:t>8.41</w:t>
            </w:r>
          </w:p>
        </w:tc>
        <w:tc>
          <w:tcPr>
            <w:tcW w:w="764" w:type="dxa"/>
            <w:tcBorders>
              <w:top w:val="single" w:sz="4" w:space="0" w:color="000000"/>
            </w:tcBorders>
          </w:tcPr>
          <w:p w14:paraId="33324AED" w14:textId="77777777" w:rsidR="00984008" w:rsidRDefault="00984008" w:rsidP="00D94B1F">
            <w:r>
              <w:t>40.30</w:t>
            </w:r>
          </w:p>
        </w:tc>
        <w:tc>
          <w:tcPr>
            <w:tcW w:w="764" w:type="dxa"/>
            <w:tcBorders>
              <w:top w:val="single" w:sz="4" w:space="0" w:color="000000"/>
            </w:tcBorders>
          </w:tcPr>
          <w:p w14:paraId="2B7132C0" w14:textId="77777777" w:rsidR="00984008" w:rsidRDefault="00984008" w:rsidP="00D94B1F">
            <w:r>
              <w:t>9.19</w:t>
            </w:r>
          </w:p>
        </w:tc>
      </w:tr>
      <w:tr w:rsidR="00984008" w14:paraId="40FA2332" w14:textId="77777777" w:rsidTr="00D94B1F">
        <w:tc>
          <w:tcPr>
            <w:tcW w:w="1407" w:type="dxa"/>
          </w:tcPr>
          <w:p w14:paraId="219B238F" w14:textId="77777777" w:rsidR="00984008" w:rsidRDefault="00984008" w:rsidP="00D94B1F">
            <w:r>
              <w:t>G1GRAMS2, G2GRAMS3,</w:t>
            </w:r>
          </w:p>
          <w:p w14:paraId="57AFD79A" w14:textId="77777777" w:rsidR="00984008" w:rsidRDefault="00984008" w:rsidP="00D94B1F">
            <w:r>
              <w:t xml:space="preserve">G3DEAMS5 pooled </w:t>
            </w:r>
          </w:p>
        </w:tc>
        <w:tc>
          <w:tcPr>
            <w:tcW w:w="1327" w:type="dxa"/>
          </w:tcPr>
          <w:p w14:paraId="0FEF00B2" w14:textId="77777777" w:rsidR="00984008" w:rsidRDefault="00984008" w:rsidP="00D94B1F">
            <w:r>
              <w:t>Amphipods</w:t>
            </w:r>
          </w:p>
        </w:tc>
        <w:tc>
          <w:tcPr>
            <w:tcW w:w="2341" w:type="dxa"/>
          </w:tcPr>
          <w:p w14:paraId="5EFA66A8" w14:textId="77777777" w:rsidR="00984008" w:rsidRDefault="00984008" w:rsidP="00D94B1F">
            <w:r>
              <w:t>Detritivore</w:t>
            </w:r>
          </w:p>
        </w:tc>
        <w:tc>
          <w:tcPr>
            <w:tcW w:w="1130" w:type="dxa"/>
          </w:tcPr>
          <w:p w14:paraId="47412B80" w14:textId="77777777" w:rsidR="00984008" w:rsidRDefault="00984008" w:rsidP="00D94B1F">
            <w:r>
              <w:t>-19.37</w:t>
            </w:r>
          </w:p>
        </w:tc>
        <w:tc>
          <w:tcPr>
            <w:tcW w:w="1007" w:type="dxa"/>
          </w:tcPr>
          <w:p w14:paraId="2A2E99A1" w14:textId="77777777" w:rsidR="00984008" w:rsidRDefault="00984008" w:rsidP="00D94B1F">
            <w:r>
              <w:t>8.80</w:t>
            </w:r>
          </w:p>
        </w:tc>
        <w:tc>
          <w:tcPr>
            <w:tcW w:w="764" w:type="dxa"/>
          </w:tcPr>
          <w:p w14:paraId="58C87DF1" w14:textId="77777777" w:rsidR="00984008" w:rsidRDefault="00984008" w:rsidP="00D94B1F">
            <w:r>
              <w:t>40.25</w:t>
            </w:r>
          </w:p>
        </w:tc>
        <w:tc>
          <w:tcPr>
            <w:tcW w:w="764" w:type="dxa"/>
          </w:tcPr>
          <w:p w14:paraId="1E947932" w14:textId="77777777" w:rsidR="00984008" w:rsidRDefault="00984008" w:rsidP="00D94B1F">
            <w:r>
              <w:t>8.10</w:t>
            </w:r>
          </w:p>
        </w:tc>
      </w:tr>
      <w:tr w:rsidR="00984008" w14:paraId="49967711" w14:textId="77777777" w:rsidTr="00D94B1F">
        <w:tc>
          <w:tcPr>
            <w:tcW w:w="1407" w:type="dxa"/>
          </w:tcPr>
          <w:p w14:paraId="5724F933" w14:textId="77777777" w:rsidR="00984008" w:rsidRDefault="00984008" w:rsidP="00D94B1F">
            <w:r>
              <w:t>G1GRPLS3</w:t>
            </w:r>
          </w:p>
        </w:tc>
        <w:tc>
          <w:tcPr>
            <w:tcW w:w="1327" w:type="dxa"/>
          </w:tcPr>
          <w:p w14:paraId="4078F0AB" w14:textId="77777777" w:rsidR="00984008" w:rsidRDefault="00984008" w:rsidP="00D94B1F">
            <w:r>
              <w:t>Stoneflies</w:t>
            </w:r>
          </w:p>
        </w:tc>
        <w:tc>
          <w:tcPr>
            <w:tcW w:w="2341" w:type="dxa"/>
          </w:tcPr>
          <w:p w14:paraId="7AB5B379" w14:textId="77777777" w:rsidR="00984008" w:rsidRDefault="00984008" w:rsidP="00D94B1F">
            <w:r>
              <w:t>Herbivore/Detritivore</w:t>
            </w:r>
          </w:p>
        </w:tc>
        <w:tc>
          <w:tcPr>
            <w:tcW w:w="1130" w:type="dxa"/>
          </w:tcPr>
          <w:p w14:paraId="27B3239E" w14:textId="77777777" w:rsidR="00984008" w:rsidRDefault="00984008" w:rsidP="00D94B1F">
            <w:r>
              <w:t>-26.58</w:t>
            </w:r>
          </w:p>
        </w:tc>
        <w:tc>
          <w:tcPr>
            <w:tcW w:w="1007" w:type="dxa"/>
          </w:tcPr>
          <w:p w14:paraId="1E6A2537" w14:textId="77777777" w:rsidR="00984008" w:rsidRDefault="00984008" w:rsidP="00D94B1F">
            <w:r>
              <w:t>9.42</w:t>
            </w:r>
          </w:p>
        </w:tc>
        <w:tc>
          <w:tcPr>
            <w:tcW w:w="764" w:type="dxa"/>
          </w:tcPr>
          <w:p w14:paraId="69226706" w14:textId="77777777" w:rsidR="00984008" w:rsidRDefault="00984008" w:rsidP="00D94B1F">
            <w:r>
              <w:t>50.19</w:t>
            </w:r>
          </w:p>
        </w:tc>
        <w:tc>
          <w:tcPr>
            <w:tcW w:w="764" w:type="dxa"/>
          </w:tcPr>
          <w:p w14:paraId="67D74C49" w14:textId="77777777" w:rsidR="00984008" w:rsidRDefault="00984008" w:rsidP="00D94B1F">
            <w:r>
              <w:t>10.32</w:t>
            </w:r>
          </w:p>
        </w:tc>
      </w:tr>
      <w:tr w:rsidR="00984008" w14:paraId="0EE6F134" w14:textId="77777777" w:rsidTr="00D94B1F">
        <w:tc>
          <w:tcPr>
            <w:tcW w:w="1407" w:type="dxa"/>
          </w:tcPr>
          <w:p w14:paraId="2C62AC41" w14:textId="77777777" w:rsidR="00984008" w:rsidRDefault="00984008" w:rsidP="00D94B1F">
            <w:r>
              <w:t>G1GREPS4</w:t>
            </w:r>
          </w:p>
        </w:tc>
        <w:tc>
          <w:tcPr>
            <w:tcW w:w="1327" w:type="dxa"/>
          </w:tcPr>
          <w:p w14:paraId="607714B9" w14:textId="77777777" w:rsidR="00984008" w:rsidRDefault="00984008" w:rsidP="00D94B1F">
            <w:r>
              <w:t>Mayflies</w:t>
            </w:r>
          </w:p>
        </w:tc>
        <w:tc>
          <w:tcPr>
            <w:tcW w:w="2341" w:type="dxa"/>
          </w:tcPr>
          <w:p w14:paraId="5362F89D" w14:textId="77777777" w:rsidR="00984008" w:rsidRDefault="00984008" w:rsidP="00D94B1F">
            <w:r>
              <w:t>Herbivore</w:t>
            </w:r>
          </w:p>
        </w:tc>
        <w:tc>
          <w:tcPr>
            <w:tcW w:w="1130" w:type="dxa"/>
          </w:tcPr>
          <w:p w14:paraId="16E87F19" w14:textId="77777777" w:rsidR="00984008" w:rsidRDefault="00984008" w:rsidP="00D94B1F">
            <w:r>
              <w:t>-24.38</w:t>
            </w:r>
          </w:p>
        </w:tc>
        <w:tc>
          <w:tcPr>
            <w:tcW w:w="1007" w:type="dxa"/>
          </w:tcPr>
          <w:p w14:paraId="7060904F" w14:textId="77777777" w:rsidR="00984008" w:rsidRDefault="00984008" w:rsidP="00D94B1F">
            <w:r>
              <w:t>8.07</w:t>
            </w:r>
          </w:p>
        </w:tc>
        <w:tc>
          <w:tcPr>
            <w:tcW w:w="764" w:type="dxa"/>
          </w:tcPr>
          <w:p w14:paraId="438D29AD" w14:textId="77777777" w:rsidR="00984008" w:rsidRDefault="00984008" w:rsidP="00D94B1F">
            <w:r>
              <w:t>48.65</w:t>
            </w:r>
          </w:p>
        </w:tc>
        <w:tc>
          <w:tcPr>
            <w:tcW w:w="764" w:type="dxa"/>
          </w:tcPr>
          <w:p w14:paraId="198498CF" w14:textId="77777777" w:rsidR="00984008" w:rsidRDefault="00984008" w:rsidP="00D94B1F">
            <w:r>
              <w:t>10.43</w:t>
            </w:r>
          </w:p>
        </w:tc>
      </w:tr>
      <w:tr w:rsidR="00984008" w14:paraId="78AA392D" w14:textId="77777777" w:rsidTr="00D94B1F">
        <w:tc>
          <w:tcPr>
            <w:tcW w:w="1407" w:type="dxa"/>
          </w:tcPr>
          <w:p w14:paraId="4CC00D9D" w14:textId="77777777" w:rsidR="00984008" w:rsidRDefault="00984008" w:rsidP="00D94B1F">
            <w:r>
              <w:t>G1DEDES6</w:t>
            </w:r>
          </w:p>
        </w:tc>
        <w:tc>
          <w:tcPr>
            <w:tcW w:w="1327" w:type="dxa"/>
          </w:tcPr>
          <w:p w14:paraId="7ED722F0" w14:textId="77777777" w:rsidR="00984008" w:rsidRDefault="00984008" w:rsidP="00D94B1F">
            <w:r>
              <w:t>Wood</w:t>
            </w:r>
          </w:p>
        </w:tc>
        <w:tc>
          <w:tcPr>
            <w:tcW w:w="2341" w:type="dxa"/>
          </w:tcPr>
          <w:p w14:paraId="1E644867" w14:textId="77777777" w:rsidR="00984008" w:rsidRDefault="00984008" w:rsidP="00D94B1F">
            <w:r>
              <w:t>Detritus</w:t>
            </w:r>
          </w:p>
        </w:tc>
        <w:tc>
          <w:tcPr>
            <w:tcW w:w="1130" w:type="dxa"/>
          </w:tcPr>
          <w:p w14:paraId="083A4A99" w14:textId="77777777" w:rsidR="00984008" w:rsidRDefault="00984008" w:rsidP="00D94B1F">
            <w:r>
              <w:t>-18.87</w:t>
            </w:r>
          </w:p>
        </w:tc>
        <w:tc>
          <w:tcPr>
            <w:tcW w:w="1007" w:type="dxa"/>
          </w:tcPr>
          <w:p w14:paraId="3F4C8562" w14:textId="77777777" w:rsidR="00984008" w:rsidRDefault="00984008" w:rsidP="00D94B1F">
            <w:r>
              <w:t>19.80</w:t>
            </w:r>
          </w:p>
        </w:tc>
        <w:tc>
          <w:tcPr>
            <w:tcW w:w="764" w:type="dxa"/>
          </w:tcPr>
          <w:p w14:paraId="75A5C41C" w14:textId="77777777" w:rsidR="00984008" w:rsidRDefault="00984008" w:rsidP="00D94B1F">
            <w:r>
              <w:t>49.35</w:t>
            </w:r>
          </w:p>
        </w:tc>
        <w:tc>
          <w:tcPr>
            <w:tcW w:w="764" w:type="dxa"/>
          </w:tcPr>
          <w:p w14:paraId="73615942" w14:textId="77777777" w:rsidR="00984008" w:rsidRDefault="00984008" w:rsidP="00D94B1F">
            <w:r>
              <w:t>0.92</w:t>
            </w:r>
          </w:p>
        </w:tc>
      </w:tr>
      <w:tr w:rsidR="00984008" w14:paraId="2A79F795" w14:textId="77777777" w:rsidTr="00D94B1F">
        <w:tc>
          <w:tcPr>
            <w:tcW w:w="1407" w:type="dxa"/>
          </w:tcPr>
          <w:p w14:paraId="35606B75" w14:textId="77777777" w:rsidR="00984008" w:rsidRDefault="00984008" w:rsidP="00D94B1F">
            <w:r>
              <w:t>G4DEDES3, G5DEDES1 pooled</w:t>
            </w:r>
          </w:p>
        </w:tc>
        <w:tc>
          <w:tcPr>
            <w:tcW w:w="1327" w:type="dxa"/>
          </w:tcPr>
          <w:p w14:paraId="4F0747F0" w14:textId="77777777" w:rsidR="00984008" w:rsidRDefault="00984008" w:rsidP="00D94B1F">
            <w:r>
              <w:t>Wood</w:t>
            </w:r>
          </w:p>
        </w:tc>
        <w:tc>
          <w:tcPr>
            <w:tcW w:w="2341" w:type="dxa"/>
          </w:tcPr>
          <w:p w14:paraId="655F9342" w14:textId="77777777" w:rsidR="00984008" w:rsidRDefault="00984008" w:rsidP="00D94B1F">
            <w:r>
              <w:t>Detritus</w:t>
            </w:r>
          </w:p>
        </w:tc>
        <w:tc>
          <w:tcPr>
            <w:tcW w:w="1130" w:type="dxa"/>
          </w:tcPr>
          <w:p w14:paraId="1EA13959" w14:textId="77777777" w:rsidR="00984008" w:rsidRDefault="00984008" w:rsidP="00D94B1F">
            <w:r>
              <w:t>-23.15</w:t>
            </w:r>
          </w:p>
        </w:tc>
        <w:tc>
          <w:tcPr>
            <w:tcW w:w="1007" w:type="dxa"/>
          </w:tcPr>
          <w:p w14:paraId="2A21D42A" w14:textId="77777777" w:rsidR="00984008" w:rsidRDefault="00984008" w:rsidP="00D94B1F">
            <w:r>
              <w:t>10.46</w:t>
            </w:r>
          </w:p>
        </w:tc>
        <w:tc>
          <w:tcPr>
            <w:tcW w:w="764" w:type="dxa"/>
          </w:tcPr>
          <w:p w14:paraId="6ED51803" w14:textId="77777777" w:rsidR="00984008" w:rsidRDefault="00984008" w:rsidP="00D94B1F">
            <w:r>
              <w:t>44.40</w:t>
            </w:r>
          </w:p>
        </w:tc>
        <w:tc>
          <w:tcPr>
            <w:tcW w:w="764" w:type="dxa"/>
          </w:tcPr>
          <w:p w14:paraId="0007133F" w14:textId="77777777" w:rsidR="00984008" w:rsidRDefault="00984008" w:rsidP="00D94B1F">
            <w:r>
              <w:t>1.83</w:t>
            </w:r>
          </w:p>
        </w:tc>
      </w:tr>
      <w:tr w:rsidR="00984008" w14:paraId="35AB0366" w14:textId="77777777" w:rsidTr="00D94B1F">
        <w:tc>
          <w:tcPr>
            <w:tcW w:w="1407" w:type="dxa"/>
          </w:tcPr>
          <w:p w14:paraId="241BE29A" w14:textId="77777777" w:rsidR="00984008" w:rsidRDefault="00984008" w:rsidP="00D94B1F">
            <w:r>
              <w:t>G5PRALS2</w:t>
            </w:r>
          </w:p>
        </w:tc>
        <w:tc>
          <w:tcPr>
            <w:tcW w:w="1327" w:type="dxa"/>
          </w:tcPr>
          <w:p w14:paraId="5CD0FC65" w14:textId="77777777" w:rsidR="00984008" w:rsidRDefault="00984008" w:rsidP="00D94B1F">
            <w:r>
              <w:t>Algae</w:t>
            </w:r>
          </w:p>
        </w:tc>
        <w:tc>
          <w:tcPr>
            <w:tcW w:w="2341" w:type="dxa"/>
          </w:tcPr>
          <w:p w14:paraId="586F8F59" w14:textId="77777777" w:rsidR="00984008" w:rsidRDefault="00984008" w:rsidP="00D94B1F">
            <w:r>
              <w:t>Primary Producer</w:t>
            </w:r>
          </w:p>
        </w:tc>
        <w:tc>
          <w:tcPr>
            <w:tcW w:w="1130" w:type="dxa"/>
          </w:tcPr>
          <w:p w14:paraId="4ADB2F4F" w14:textId="77777777" w:rsidR="00984008" w:rsidRDefault="00984008" w:rsidP="00D94B1F">
            <w:r>
              <w:t>-24.38</w:t>
            </w:r>
          </w:p>
        </w:tc>
        <w:tc>
          <w:tcPr>
            <w:tcW w:w="1007" w:type="dxa"/>
          </w:tcPr>
          <w:p w14:paraId="55B2CBB4" w14:textId="77777777" w:rsidR="00984008" w:rsidRDefault="00984008" w:rsidP="00D94B1F">
            <w:r>
              <w:t>9.06</w:t>
            </w:r>
          </w:p>
        </w:tc>
        <w:tc>
          <w:tcPr>
            <w:tcW w:w="764" w:type="dxa"/>
          </w:tcPr>
          <w:p w14:paraId="473DA8B5" w14:textId="77777777" w:rsidR="00984008" w:rsidRDefault="00984008" w:rsidP="00D94B1F">
            <w:r>
              <w:t>22.42</w:t>
            </w:r>
          </w:p>
        </w:tc>
        <w:tc>
          <w:tcPr>
            <w:tcW w:w="764" w:type="dxa"/>
          </w:tcPr>
          <w:p w14:paraId="237E0C4F" w14:textId="77777777" w:rsidR="00984008" w:rsidRDefault="00984008" w:rsidP="00D94B1F">
            <w:r>
              <w:t>3.05</w:t>
            </w:r>
          </w:p>
        </w:tc>
      </w:tr>
      <w:tr w:rsidR="00984008" w14:paraId="3F4CD6C9" w14:textId="77777777" w:rsidTr="00D94B1F">
        <w:tc>
          <w:tcPr>
            <w:tcW w:w="1407" w:type="dxa"/>
          </w:tcPr>
          <w:p w14:paraId="7CAE2B94" w14:textId="77777777" w:rsidR="00984008" w:rsidRDefault="00984008" w:rsidP="00D94B1F">
            <w:r>
              <w:t>G5SHTRS3</w:t>
            </w:r>
          </w:p>
        </w:tc>
        <w:tc>
          <w:tcPr>
            <w:tcW w:w="1327" w:type="dxa"/>
          </w:tcPr>
          <w:p w14:paraId="40CAD091" w14:textId="77777777" w:rsidR="00984008" w:rsidRDefault="00984008" w:rsidP="00D94B1F">
            <w:r>
              <w:t>Caddis</w:t>
            </w:r>
          </w:p>
        </w:tc>
        <w:tc>
          <w:tcPr>
            <w:tcW w:w="2341" w:type="dxa"/>
          </w:tcPr>
          <w:p w14:paraId="3FB011A2" w14:textId="77777777" w:rsidR="00984008" w:rsidRDefault="00984008" w:rsidP="00D94B1F">
            <w:r>
              <w:t>Detritivore</w:t>
            </w:r>
          </w:p>
        </w:tc>
        <w:tc>
          <w:tcPr>
            <w:tcW w:w="1130" w:type="dxa"/>
          </w:tcPr>
          <w:p w14:paraId="60A14E37" w14:textId="77777777" w:rsidR="00984008" w:rsidRDefault="00984008" w:rsidP="00D94B1F">
            <w:r>
              <w:t>-29.51</w:t>
            </w:r>
          </w:p>
        </w:tc>
        <w:tc>
          <w:tcPr>
            <w:tcW w:w="1007" w:type="dxa"/>
          </w:tcPr>
          <w:p w14:paraId="27427012" w14:textId="77777777" w:rsidR="00984008" w:rsidRDefault="00984008" w:rsidP="00D94B1F">
            <w:r>
              <w:t>8.40</w:t>
            </w:r>
          </w:p>
        </w:tc>
        <w:tc>
          <w:tcPr>
            <w:tcW w:w="764" w:type="dxa"/>
          </w:tcPr>
          <w:p w14:paraId="3AD21F15" w14:textId="77777777" w:rsidR="00984008" w:rsidRDefault="00984008" w:rsidP="00D94B1F">
            <w:r>
              <w:t>47.34</w:t>
            </w:r>
          </w:p>
        </w:tc>
        <w:tc>
          <w:tcPr>
            <w:tcW w:w="764" w:type="dxa"/>
          </w:tcPr>
          <w:p w14:paraId="29FF397A" w14:textId="77777777" w:rsidR="00984008" w:rsidRDefault="00984008" w:rsidP="00D94B1F">
            <w:r>
              <w:t>9.08</w:t>
            </w:r>
          </w:p>
        </w:tc>
      </w:tr>
      <w:tr w:rsidR="00984008" w14:paraId="503B7680" w14:textId="77777777" w:rsidTr="00D94B1F">
        <w:tc>
          <w:tcPr>
            <w:tcW w:w="1407" w:type="dxa"/>
          </w:tcPr>
          <w:p w14:paraId="01D8B238" w14:textId="77777777" w:rsidR="00984008" w:rsidRDefault="00984008" w:rsidP="00D94B1F">
            <w:r>
              <w:t>G4GREPS2, G5GRCHS4 pooled</w:t>
            </w:r>
          </w:p>
        </w:tc>
        <w:tc>
          <w:tcPr>
            <w:tcW w:w="1327" w:type="dxa"/>
          </w:tcPr>
          <w:p w14:paraId="7139AF9C" w14:textId="77777777" w:rsidR="00984008" w:rsidRDefault="00984008" w:rsidP="00D94B1F">
            <w:r>
              <w:t>Stoneflies</w:t>
            </w:r>
          </w:p>
        </w:tc>
        <w:tc>
          <w:tcPr>
            <w:tcW w:w="2341" w:type="dxa"/>
          </w:tcPr>
          <w:p w14:paraId="4D12E664" w14:textId="77777777" w:rsidR="00984008" w:rsidRDefault="00984008" w:rsidP="00D94B1F">
            <w:r>
              <w:t>Herbivore/Detritivore</w:t>
            </w:r>
          </w:p>
        </w:tc>
        <w:tc>
          <w:tcPr>
            <w:tcW w:w="1130" w:type="dxa"/>
          </w:tcPr>
          <w:p w14:paraId="691D5854" w14:textId="77777777" w:rsidR="00984008" w:rsidRDefault="00984008" w:rsidP="00D94B1F">
            <w:r>
              <w:t>-27.25</w:t>
            </w:r>
          </w:p>
        </w:tc>
        <w:tc>
          <w:tcPr>
            <w:tcW w:w="1007" w:type="dxa"/>
          </w:tcPr>
          <w:p w14:paraId="25D26BBA" w14:textId="77777777" w:rsidR="00984008" w:rsidRDefault="00984008" w:rsidP="00D94B1F">
            <w:r>
              <w:t>8.88</w:t>
            </w:r>
          </w:p>
        </w:tc>
        <w:tc>
          <w:tcPr>
            <w:tcW w:w="764" w:type="dxa"/>
          </w:tcPr>
          <w:p w14:paraId="147B96EA" w14:textId="77777777" w:rsidR="00984008" w:rsidRDefault="00984008" w:rsidP="00D94B1F">
            <w:r>
              <w:t>48.78</w:t>
            </w:r>
          </w:p>
        </w:tc>
        <w:tc>
          <w:tcPr>
            <w:tcW w:w="764" w:type="dxa"/>
          </w:tcPr>
          <w:p w14:paraId="64594867" w14:textId="77777777" w:rsidR="00984008" w:rsidRDefault="00984008" w:rsidP="00D94B1F">
            <w:r>
              <w:t>10.10</w:t>
            </w:r>
          </w:p>
        </w:tc>
      </w:tr>
      <w:tr w:rsidR="00984008" w14:paraId="125584C9" w14:textId="77777777" w:rsidTr="00D94B1F">
        <w:tc>
          <w:tcPr>
            <w:tcW w:w="1407" w:type="dxa"/>
          </w:tcPr>
          <w:p w14:paraId="143DF999" w14:textId="77777777" w:rsidR="00984008" w:rsidRDefault="00984008" w:rsidP="00D94B1F">
            <w:r>
              <w:t>G2DEDES1</w:t>
            </w:r>
          </w:p>
        </w:tc>
        <w:tc>
          <w:tcPr>
            <w:tcW w:w="1327" w:type="dxa"/>
          </w:tcPr>
          <w:p w14:paraId="289D280B" w14:textId="77777777" w:rsidR="00984008" w:rsidRDefault="00984008" w:rsidP="00D94B1F">
            <w:r>
              <w:t>Wood</w:t>
            </w:r>
          </w:p>
        </w:tc>
        <w:tc>
          <w:tcPr>
            <w:tcW w:w="2341" w:type="dxa"/>
          </w:tcPr>
          <w:p w14:paraId="3015F016" w14:textId="77777777" w:rsidR="00984008" w:rsidRDefault="00984008" w:rsidP="00D94B1F">
            <w:r>
              <w:t>Detritus</w:t>
            </w:r>
          </w:p>
        </w:tc>
        <w:tc>
          <w:tcPr>
            <w:tcW w:w="1130" w:type="dxa"/>
          </w:tcPr>
          <w:p w14:paraId="54A83769" w14:textId="77777777" w:rsidR="00984008" w:rsidRDefault="00984008" w:rsidP="00D94B1F">
            <w:r>
              <w:t>-17.54</w:t>
            </w:r>
          </w:p>
        </w:tc>
        <w:tc>
          <w:tcPr>
            <w:tcW w:w="1007" w:type="dxa"/>
          </w:tcPr>
          <w:p w14:paraId="5462928E" w14:textId="77777777" w:rsidR="00984008" w:rsidRDefault="00984008" w:rsidP="00D94B1F">
            <w:r>
              <w:t>49.26</w:t>
            </w:r>
          </w:p>
        </w:tc>
        <w:tc>
          <w:tcPr>
            <w:tcW w:w="764" w:type="dxa"/>
          </w:tcPr>
          <w:p w14:paraId="649D4280" w14:textId="77777777" w:rsidR="00984008" w:rsidRDefault="00984008" w:rsidP="00D94B1F">
            <w:r>
              <w:t>50.21</w:t>
            </w:r>
          </w:p>
        </w:tc>
        <w:tc>
          <w:tcPr>
            <w:tcW w:w="764" w:type="dxa"/>
          </w:tcPr>
          <w:p w14:paraId="000D1E71" w14:textId="77777777" w:rsidR="00984008" w:rsidRDefault="00984008" w:rsidP="00D94B1F">
            <w:r>
              <w:t>0.18</w:t>
            </w:r>
          </w:p>
        </w:tc>
      </w:tr>
      <w:tr w:rsidR="00984008" w14:paraId="0D0A68AD" w14:textId="77777777" w:rsidTr="00D94B1F">
        <w:tc>
          <w:tcPr>
            <w:tcW w:w="1407" w:type="dxa"/>
          </w:tcPr>
          <w:p w14:paraId="75D3BB2E" w14:textId="77777777" w:rsidR="00984008" w:rsidRDefault="00984008" w:rsidP="00D94B1F">
            <w:r>
              <w:t>G2GRCHS2</w:t>
            </w:r>
          </w:p>
        </w:tc>
        <w:tc>
          <w:tcPr>
            <w:tcW w:w="1327" w:type="dxa"/>
          </w:tcPr>
          <w:p w14:paraId="56C0C8FE" w14:textId="77777777" w:rsidR="00984008" w:rsidRDefault="00984008" w:rsidP="00D94B1F">
            <w:r>
              <w:t>Midges</w:t>
            </w:r>
          </w:p>
        </w:tc>
        <w:tc>
          <w:tcPr>
            <w:tcW w:w="2341" w:type="dxa"/>
          </w:tcPr>
          <w:p w14:paraId="3CEB94A9" w14:textId="77777777" w:rsidR="00984008" w:rsidRDefault="00984008" w:rsidP="00D94B1F">
            <w:r>
              <w:t>Detritivore</w:t>
            </w:r>
          </w:p>
        </w:tc>
        <w:tc>
          <w:tcPr>
            <w:tcW w:w="1130" w:type="dxa"/>
          </w:tcPr>
          <w:p w14:paraId="34B2EFD0" w14:textId="77777777" w:rsidR="00984008" w:rsidRDefault="00984008" w:rsidP="00D94B1F">
            <w:r>
              <w:t>-26.01</w:t>
            </w:r>
          </w:p>
        </w:tc>
        <w:tc>
          <w:tcPr>
            <w:tcW w:w="1007" w:type="dxa"/>
          </w:tcPr>
          <w:p w14:paraId="4FA6BEED" w14:textId="77777777" w:rsidR="00984008" w:rsidRDefault="00984008" w:rsidP="00D94B1F">
            <w:r>
              <w:t>8.50</w:t>
            </w:r>
          </w:p>
        </w:tc>
        <w:tc>
          <w:tcPr>
            <w:tcW w:w="764" w:type="dxa"/>
          </w:tcPr>
          <w:p w14:paraId="4AF7650F" w14:textId="77777777" w:rsidR="00984008" w:rsidRDefault="00984008" w:rsidP="00D94B1F">
            <w:r>
              <w:t>49.56</w:t>
            </w:r>
          </w:p>
        </w:tc>
        <w:tc>
          <w:tcPr>
            <w:tcW w:w="764" w:type="dxa"/>
          </w:tcPr>
          <w:p w14:paraId="0FECDDEC" w14:textId="77777777" w:rsidR="00984008" w:rsidRDefault="00984008" w:rsidP="00D94B1F">
            <w:r>
              <w:t>9.67</w:t>
            </w:r>
          </w:p>
        </w:tc>
      </w:tr>
      <w:tr w:rsidR="00984008" w14:paraId="227A4F5E" w14:textId="77777777" w:rsidTr="00D94B1F">
        <w:tc>
          <w:tcPr>
            <w:tcW w:w="1407" w:type="dxa"/>
          </w:tcPr>
          <w:p w14:paraId="635E6254" w14:textId="77777777" w:rsidR="00984008" w:rsidRDefault="00984008" w:rsidP="00D94B1F">
            <w:r>
              <w:t>G2GREPS4</w:t>
            </w:r>
          </w:p>
        </w:tc>
        <w:tc>
          <w:tcPr>
            <w:tcW w:w="1327" w:type="dxa"/>
          </w:tcPr>
          <w:p w14:paraId="36EF142C" w14:textId="77777777" w:rsidR="00984008" w:rsidRDefault="00984008" w:rsidP="00D94B1F">
            <w:r>
              <w:t>Mayflies</w:t>
            </w:r>
          </w:p>
        </w:tc>
        <w:tc>
          <w:tcPr>
            <w:tcW w:w="2341" w:type="dxa"/>
          </w:tcPr>
          <w:p w14:paraId="0CE5A5CB" w14:textId="77777777" w:rsidR="00984008" w:rsidRDefault="00984008" w:rsidP="00D94B1F">
            <w:r>
              <w:t>Herbivore</w:t>
            </w:r>
          </w:p>
        </w:tc>
        <w:tc>
          <w:tcPr>
            <w:tcW w:w="1130" w:type="dxa"/>
          </w:tcPr>
          <w:p w14:paraId="61160D00" w14:textId="77777777" w:rsidR="00984008" w:rsidRDefault="00984008" w:rsidP="00D94B1F">
            <w:r>
              <w:t>-26.20</w:t>
            </w:r>
          </w:p>
        </w:tc>
        <w:tc>
          <w:tcPr>
            <w:tcW w:w="1007" w:type="dxa"/>
          </w:tcPr>
          <w:p w14:paraId="25FD91F1" w14:textId="77777777" w:rsidR="00984008" w:rsidRDefault="00984008" w:rsidP="00D94B1F">
            <w:r>
              <w:t>7.41</w:t>
            </w:r>
          </w:p>
        </w:tc>
        <w:tc>
          <w:tcPr>
            <w:tcW w:w="764" w:type="dxa"/>
          </w:tcPr>
          <w:p w14:paraId="0BD49555" w14:textId="77777777" w:rsidR="00984008" w:rsidRDefault="00984008" w:rsidP="00D94B1F">
            <w:r>
              <w:t>45.50</w:t>
            </w:r>
          </w:p>
        </w:tc>
        <w:tc>
          <w:tcPr>
            <w:tcW w:w="764" w:type="dxa"/>
          </w:tcPr>
          <w:p w14:paraId="75719BFE" w14:textId="77777777" w:rsidR="00984008" w:rsidRDefault="00984008" w:rsidP="00D94B1F">
            <w:r>
              <w:t>9.20</w:t>
            </w:r>
          </w:p>
        </w:tc>
      </w:tr>
      <w:tr w:rsidR="00984008" w14:paraId="5EF4C1B1" w14:textId="77777777" w:rsidTr="00D94B1F">
        <w:tc>
          <w:tcPr>
            <w:tcW w:w="1407" w:type="dxa"/>
          </w:tcPr>
          <w:p w14:paraId="494398CC" w14:textId="77777777" w:rsidR="00984008" w:rsidRDefault="00984008" w:rsidP="00D94B1F">
            <w:r>
              <w:t>G2GRPLS5</w:t>
            </w:r>
          </w:p>
        </w:tc>
        <w:tc>
          <w:tcPr>
            <w:tcW w:w="1327" w:type="dxa"/>
          </w:tcPr>
          <w:p w14:paraId="4149A72C" w14:textId="77777777" w:rsidR="00984008" w:rsidRDefault="00984008" w:rsidP="00D94B1F">
            <w:r>
              <w:t>Stoneflies</w:t>
            </w:r>
          </w:p>
        </w:tc>
        <w:tc>
          <w:tcPr>
            <w:tcW w:w="2341" w:type="dxa"/>
          </w:tcPr>
          <w:p w14:paraId="419F0D63" w14:textId="77777777" w:rsidR="00984008" w:rsidRDefault="00984008" w:rsidP="00D94B1F">
            <w:r>
              <w:t>Herbivore/Detritivore</w:t>
            </w:r>
          </w:p>
        </w:tc>
        <w:tc>
          <w:tcPr>
            <w:tcW w:w="1130" w:type="dxa"/>
          </w:tcPr>
          <w:p w14:paraId="0DD176F8" w14:textId="77777777" w:rsidR="00984008" w:rsidRDefault="00984008" w:rsidP="00D94B1F">
            <w:r>
              <w:t>-26.78</w:t>
            </w:r>
          </w:p>
        </w:tc>
        <w:tc>
          <w:tcPr>
            <w:tcW w:w="1007" w:type="dxa"/>
          </w:tcPr>
          <w:p w14:paraId="37CDC011" w14:textId="77777777" w:rsidR="00984008" w:rsidRDefault="00984008" w:rsidP="00D94B1F">
            <w:r>
              <w:t>10.51</w:t>
            </w:r>
          </w:p>
        </w:tc>
        <w:tc>
          <w:tcPr>
            <w:tcW w:w="764" w:type="dxa"/>
          </w:tcPr>
          <w:p w14:paraId="6B4E19F3" w14:textId="77777777" w:rsidR="00984008" w:rsidRDefault="00984008" w:rsidP="00D94B1F">
            <w:r>
              <w:t>47.04</w:t>
            </w:r>
          </w:p>
        </w:tc>
        <w:tc>
          <w:tcPr>
            <w:tcW w:w="764" w:type="dxa"/>
          </w:tcPr>
          <w:p w14:paraId="2E466DF3" w14:textId="77777777" w:rsidR="00984008" w:rsidRDefault="00984008" w:rsidP="00D94B1F">
            <w:r>
              <w:t>10.78</w:t>
            </w:r>
          </w:p>
        </w:tc>
      </w:tr>
      <w:tr w:rsidR="00984008" w14:paraId="3C3D3D57" w14:textId="77777777" w:rsidTr="00D94B1F">
        <w:tc>
          <w:tcPr>
            <w:tcW w:w="1407" w:type="dxa"/>
          </w:tcPr>
          <w:p w14:paraId="6EB788E7" w14:textId="77777777" w:rsidR="00984008" w:rsidRDefault="00984008" w:rsidP="00D94B1F">
            <w:r>
              <w:t>G2PRALS6, G4PRALS1 pooled</w:t>
            </w:r>
          </w:p>
        </w:tc>
        <w:tc>
          <w:tcPr>
            <w:tcW w:w="1327" w:type="dxa"/>
          </w:tcPr>
          <w:p w14:paraId="120BEB73" w14:textId="77777777" w:rsidR="00984008" w:rsidRDefault="00984008" w:rsidP="00D94B1F">
            <w:r>
              <w:t>Algae</w:t>
            </w:r>
          </w:p>
        </w:tc>
        <w:tc>
          <w:tcPr>
            <w:tcW w:w="2341" w:type="dxa"/>
          </w:tcPr>
          <w:p w14:paraId="6E54530C" w14:textId="77777777" w:rsidR="00984008" w:rsidRDefault="00984008" w:rsidP="00D94B1F">
            <w:r>
              <w:t>Primary Producer</w:t>
            </w:r>
          </w:p>
        </w:tc>
        <w:tc>
          <w:tcPr>
            <w:tcW w:w="1130" w:type="dxa"/>
          </w:tcPr>
          <w:p w14:paraId="3402DD02" w14:textId="77777777" w:rsidR="00984008" w:rsidRDefault="00984008" w:rsidP="00D94B1F">
            <w:r>
              <w:t>-22.58</w:t>
            </w:r>
          </w:p>
        </w:tc>
        <w:tc>
          <w:tcPr>
            <w:tcW w:w="1007" w:type="dxa"/>
          </w:tcPr>
          <w:p w14:paraId="6CE5740F" w14:textId="77777777" w:rsidR="00984008" w:rsidRDefault="00984008" w:rsidP="00D94B1F">
            <w:r>
              <w:t>8.62</w:t>
            </w:r>
          </w:p>
        </w:tc>
        <w:tc>
          <w:tcPr>
            <w:tcW w:w="764" w:type="dxa"/>
          </w:tcPr>
          <w:p w14:paraId="39A25797" w14:textId="77777777" w:rsidR="00984008" w:rsidRDefault="00984008" w:rsidP="00D94B1F">
            <w:r>
              <w:t>21.69</w:t>
            </w:r>
          </w:p>
        </w:tc>
        <w:tc>
          <w:tcPr>
            <w:tcW w:w="764" w:type="dxa"/>
          </w:tcPr>
          <w:p w14:paraId="24070450" w14:textId="77777777" w:rsidR="00984008" w:rsidRDefault="00984008" w:rsidP="00D94B1F">
            <w:r>
              <w:t>2.75</w:t>
            </w:r>
          </w:p>
        </w:tc>
      </w:tr>
      <w:tr w:rsidR="00984008" w14:paraId="516A4E4B" w14:textId="77777777" w:rsidTr="00D94B1F">
        <w:tc>
          <w:tcPr>
            <w:tcW w:w="1407" w:type="dxa"/>
          </w:tcPr>
          <w:p w14:paraId="14670900" w14:textId="77777777" w:rsidR="00984008" w:rsidRDefault="00984008" w:rsidP="00D94B1F">
            <w:r>
              <w:t>G3COCHS2, G4GRCHS4 pooled</w:t>
            </w:r>
          </w:p>
        </w:tc>
        <w:tc>
          <w:tcPr>
            <w:tcW w:w="1327" w:type="dxa"/>
          </w:tcPr>
          <w:p w14:paraId="4FD10909" w14:textId="77777777" w:rsidR="00984008" w:rsidRDefault="00984008" w:rsidP="00D94B1F">
            <w:r>
              <w:t>Midge</w:t>
            </w:r>
          </w:p>
        </w:tc>
        <w:tc>
          <w:tcPr>
            <w:tcW w:w="2341" w:type="dxa"/>
          </w:tcPr>
          <w:p w14:paraId="2154756A" w14:textId="77777777" w:rsidR="00984008" w:rsidRDefault="00984008" w:rsidP="00D94B1F">
            <w:r>
              <w:t>Detritivore</w:t>
            </w:r>
          </w:p>
        </w:tc>
        <w:tc>
          <w:tcPr>
            <w:tcW w:w="1130" w:type="dxa"/>
          </w:tcPr>
          <w:p w14:paraId="40292080" w14:textId="77777777" w:rsidR="00984008" w:rsidRDefault="00984008" w:rsidP="00D94B1F">
            <w:r>
              <w:t>-25.87</w:t>
            </w:r>
          </w:p>
        </w:tc>
        <w:tc>
          <w:tcPr>
            <w:tcW w:w="1007" w:type="dxa"/>
          </w:tcPr>
          <w:p w14:paraId="04D0A2CC" w14:textId="77777777" w:rsidR="00984008" w:rsidRDefault="00984008" w:rsidP="00D94B1F">
            <w:r>
              <w:t>6.94</w:t>
            </w:r>
          </w:p>
        </w:tc>
        <w:tc>
          <w:tcPr>
            <w:tcW w:w="764" w:type="dxa"/>
          </w:tcPr>
          <w:p w14:paraId="53022CD9" w14:textId="77777777" w:rsidR="00984008" w:rsidRDefault="00984008" w:rsidP="00D94B1F">
            <w:r>
              <w:t>37.59</w:t>
            </w:r>
          </w:p>
        </w:tc>
        <w:tc>
          <w:tcPr>
            <w:tcW w:w="764" w:type="dxa"/>
          </w:tcPr>
          <w:p w14:paraId="157F5847" w14:textId="77777777" w:rsidR="00984008" w:rsidRDefault="00984008" w:rsidP="00D94B1F">
            <w:r>
              <w:t>7.83</w:t>
            </w:r>
          </w:p>
        </w:tc>
      </w:tr>
      <w:tr w:rsidR="00984008" w14:paraId="020E2B73" w14:textId="77777777" w:rsidTr="00D94B1F">
        <w:tc>
          <w:tcPr>
            <w:tcW w:w="1407" w:type="dxa"/>
          </w:tcPr>
          <w:p w14:paraId="764A7D6B" w14:textId="77777777" w:rsidR="00984008" w:rsidRDefault="00984008" w:rsidP="00D94B1F">
            <w:r>
              <w:t>G3SHPLS1</w:t>
            </w:r>
          </w:p>
        </w:tc>
        <w:tc>
          <w:tcPr>
            <w:tcW w:w="1327" w:type="dxa"/>
          </w:tcPr>
          <w:p w14:paraId="22BA5A79" w14:textId="77777777" w:rsidR="00984008" w:rsidRDefault="00984008" w:rsidP="00D94B1F">
            <w:r>
              <w:t>Stoneflies</w:t>
            </w:r>
          </w:p>
        </w:tc>
        <w:tc>
          <w:tcPr>
            <w:tcW w:w="2341" w:type="dxa"/>
          </w:tcPr>
          <w:p w14:paraId="622D9D4F" w14:textId="77777777" w:rsidR="00984008" w:rsidRDefault="00984008" w:rsidP="00D94B1F">
            <w:r>
              <w:t>Herbivore/Detritivore</w:t>
            </w:r>
          </w:p>
        </w:tc>
        <w:tc>
          <w:tcPr>
            <w:tcW w:w="1130" w:type="dxa"/>
          </w:tcPr>
          <w:p w14:paraId="0AF8D93D" w14:textId="77777777" w:rsidR="00984008" w:rsidRDefault="00984008" w:rsidP="00D94B1F">
            <w:r>
              <w:t>-27.25</w:t>
            </w:r>
          </w:p>
        </w:tc>
        <w:tc>
          <w:tcPr>
            <w:tcW w:w="1007" w:type="dxa"/>
          </w:tcPr>
          <w:p w14:paraId="07B29E1B" w14:textId="77777777" w:rsidR="00984008" w:rsidRDefault="00984008" w:rsidP="00D94B1F">
            <w:r>
              <w:t>9.62</w:t>
            </w:r>
          </w:p>
        </w:tc>
        <w:tc>
          <w:tcPr>
            <w:tcW w:w="764" w:type="dxa"/>
          </w:tcPr>
          <w:p w14:paraId="6A6813F9" w14:textId="77777777" w:rsidR="00984008" w:rsidRDefault="00984008" w:rsidP="00D94B1F">
            <w:r>
              <w:t>49.34</w:t>
            </w:r>
          </w:p>
        </w:tc>
        <w:tc>
          <w:tcPr>
            <w:tcW w:w="764" w:type="dxa"/>
          </w:tcPr>
          <w:p w14:paraId="35D33111" w14:textId="77777777" w:rsidR="00984008" w:rsidRDefault="00984008" w:rsidP="00D94B1F">
            <w:r>
              <w:t>10.35</w:t>
            </w:r>
          </w:p>
        </w:tc>
      </w:tr>
      <w:tr w:rsidR="00984008" w14:paraId="6ACA0F8B" w14:textId="77777777" w:rsidTr="00D94B1F">
        <w:tc>
          <w:tcPr>
            <w:tcW w:w="1407" w:type="dxa"/>
          </w:tcPr>
          <w:p w14:paraId="74A59F2F" w14:textId="77777777" w:rsidR="00984008" w:rsidRDefault="00984008" w:rsidP="00D94B1F">
            <w:r>
              <w:t>G3SHEPS3</w:t>
            </w:r>
          </w:p>
        </w:tc>
        <w:tc>
          <w:tcPr>
            <w:tcW w:w="1327" w:type="dxa"/>
          </w:tcPr>
          <w:p w14:paraId="10D8C810" w14:textId="77777777" w:rsidR="00984008" w:rsidRDefault="00984008" w:rsidP="00D94B1F">
            <w:r>
              <w:t>Mayflies</w:t>
            </w:r>
          </w:p>
        </w:tc>
        <w:tc>
          <w:tcPr>
            <w:tcW w:w="2341" w:type="dxa"/>
          </w:tcPr>
          <w:p w14:paraId="677FCD46" w14:textId="77777777" w:rsidR="00984008" w:rsidRDefault="00984008" w:rsidP="00D94B1F">
            <w:r>
              <w:t>Herbivore</w:t>
            </w:r>
          </w:p>
        </w:tc>
        <w:tc>
          <w:tcPr>
            <w:tcW w:w="1130" w:type="dxa"/>
          </w:tcPr>
          <w:p w14:paraId="2CF2F0DD" w14:textId="77777777" w:rsidR="00984008" w:rsidRDefault="00984008" w:rsidP="00D94B1F">
            <w:r>
              <w:t>-26.43</w:t>
            </w:r>
          </w:p>
        </w:tc>
        <w:tc>
          <w:tcPr>
            <w:tcW w:w="1007" w:type="dxa"/>
          </w:tcPr>
          <w:p w14:paraId="7F0F207A" w14:textId="77777777" w:rsidR="00984008" w:rsidRDefault="00984008" w:rsidP="00D94B1F">
            <w:r>
              <w:t>7.68</w:t>
            </w:r>
          </w:p>
        </w:tc>
        <w:tc>
          <w:tcPr>
            <w:tcW w:w="764" w:type="dxa"/>
          </w:tcPr>
          <w:p w14:paraId="025DF27E" w14:textId="77777777" w:rsidR="00984008" w:rsidRDefault="00984008" w:rsidP="00D94B1F">
            <w:r>
              <w:t>49.37</w:t>
            </w:r>
          </w:p>
        </w:tc>
        <w:tc>
          <w:tcPr>
            <w:tcW w:w="764" w:type="dxa"/>
          </w:tcPr>
          <w:p w14:paraId="692C7D26" w14:textId="77777777" w:rsidR="00984008" w:rsidRDefault="00984008" w:rsidP="00D94B1F">
            <w:r>
              <w:t>9.75</w:t>
            </w:r>
          </w:p>
        </w:tc>
      </w:tr>
      <w:tr w:rsidR="00984008" w14:paraId="3734C936" w14:textId="77777777" w:rsidTr="00D94B1F">
        <w:tc>
          <w:tcPr>
            <w:tcW w:w="1407" w:type="dxa"/>
          </w:tcPr>
          <w:p w14:paraId="64C33830" w14:textId="77777777" w:rsidR="00984008" w:rsidRDefault="00984008" w:rsidP="00D94B1F">
            <w:r>
              <w:t>G3PRALS4</w:t>
            </w:r>
          </w:p>
        </w:tc>
        <w:tc>
          <w:tcPr>
            <w:tcW w:w="1327" w:type="dxa"/>
          </w:tcPr>
          <w:p w14:paraId="304F6A79" w14:textId="77777777" w:rsidR="00984008" w:rsidRDefault="00984008" w:rsidP="00D94B1F">
            <w:r>
              <w:t>Algae</w:t>
            </w:r>
          </w:p>
        </w:tc>
        <w:tc>
          <w:tcPr>
            <w:tcW w:w="2341" w:type="dxa"/>
          </w:tcPr>
          <w:p w14:paraId="71B4600C" w14:textId="77777777" w:rsidR="00984008" w:rsidRDefault="00984008" w:rsidP="00D94B1F">
            <w:r>
              <w:t>Primary Producer</w:t>
            </w:r>
          </w:p>
        </w:tc>
        <w:tc>
          <w:tcPr>
            <w:tcW w:w="1130" w:type="dxa"/>
          </w:tcPr>
          <w:p w14:paraId="2FD5A020" w14:textId="77777777" w:rsidR="00984008" w:rsidRDefault="00984008" w:rsidP="00D94B1F">
            <w:r>
              <w:t>-22.75</w:t>
            </w:r>
          </w:p>
        </w:tc>
        <w:tc>
          <w:tcPr>
            <w:tcW w:w="1007" w:type="dxa"/>
          </w:tcPr>
          <w:p w14:paraId="316CB787" w14:textId="77777777" w:rsidR="00984008" w:rsidRDefault="00984008" w:rsidP="00D94B1F">
            <w:r>
              <w:t>8.50</w:t>
            </w:r>
          </w:p>
        </w:tc>
        <w:tc>
          <w:tcPr>
            <w:tcW w:w="764" w:type="dxa"/>
          </w:tcPr>
          <w:p w14:paraId="32C98FF5" w14:textId="77777777" w:rsidR="00984008" w:rsidRDefault="00984008" w:rsidP="00D94B1F">
            <w:r>
              <w:t>16.44</w:t>
            </w:r>
          </w:p>
        </w:tc>
        <w:tc>
          <w:tcPr>
            <w:tcW w:w="764" w:type="dxa"/>
          </w:tcPr>
          <w:p w14:paraId="79A482A4" w14:textId="77777777" w:rsidR="00984008" w:rsidRDefault="00984008" w:rsidP="00D94B1F">
            <w:r>
              <w:t>2.22</w:t>
            </w:r>
          </w:p>
        </w:tc>
      </w:tr>
      <w:tr w:rsidR="00984008" w14:paraId="4F320D32" w14:textId="77777777" w:rsidTr="00D94B1F">
        <w:tc>
          <w:tcPr>
            <w:tcW w:w="1407" w:type="dxa"/>
            <w:tcBorders>
              <w:bottom w:val="single" w:sz="4" w:space="0" w:color="000000"/>
            </w:tcBorders>
          </w:tcPr>
          <w:p w14:paraId="7F17EB5D" w14:textId="77777777" w:rsidR="00984008" w:rsidRDefault="00984008" w:rsidP="00D94B1F">
            <w:r>
              <w:t>G3APSAS6</w:t>
            </w:r>
          </w:p>
        </w:tc>
        <w:tc>
          <w:tcPr>
            <w:tcW w:w="1327" w:type="dxa"/>
            <w:tcBorders>
              <w:bottom w:val="single" w:sz="4" w:space="0" w:color="000000"/>
            </w:tcBorders>
          </w:tcPr>
          <w:p w14:paraId="53AD4B51" w14:textId="77777777" w:rsidR="00984008" w:rsidRDefault="00984008" w:rsidP="00D94B1F">
            <w:r>
              <w:t>Trout</w:t>
            </w:r>
          </w:p>
        </w:tc>
        <w:tc>
          <w:tcPr>
            <w:tcW w:w="2341" w:type="dxa"/>
            <w:tcBorders>
              <w:bottom w:val="single" w:sz="4" w:space="0" w:color="000000"/>
            </w:tcBorders>
          </w:tcPr>
          <w:p w14:paraId="3A2F3812" w14:textId="77777777" w:rsidR="00984008" w:rsidRDefault="00984008" w:rsidP="00D94B1F">
            <w:r>
              <w:t>Apex Predator</w:t>
            </w:r>
          </w:p>
        </w:tc>
        <w:tc>
          <w:tcPr>
            <w:tcW w:w="1130" w:type="dxa"/>
            <w:tcBorders>
              <w:bottom w:val="single" w:sz="4" w:space="0" w:color="000000"/>
            </w:tcBorders>
          </w:tcPr>
          <w:p w14:paraId="4086D59E" w14:textId="77777777" w:rsidR="00984008" w:rsidRDefault="00984008" w:rsidP="00D94B1F">
            <w:r>
              <w:t>-27.48</w:t>
            </w:r>
          </w:p>
        </w:tc>
        <w:tc>
          <w:tcPr>
            <w:tcW w:w="1007" w:type="dxa"/>
            <w:tcBorders>
              <w:bottom w:val="single" w:sz="4" w:space="0" w:color="000000"/>
            </w:tcBorders>
          </w:tcPr>
          <w:p w14:paraId="0FBDE864" w14:textId="77777777" w:rsidR="00984008" w:rsidRDefault="00984008" w:rsidP="00D94B1F">
            <w:r>
              <w:t>11.33</w:t>
            </w:r>
          </w:p>
        </w:tc>
        <w:tc>
          <w:tcPr>
            <w:tcW w:w="764" w:type="dxa"/>
            <w:tcBorders>
              <w:bottom w:val="single" w:sz="4" w:space="0" w:color="000000"/>
            </w:tcBorders>
          </w:tcPr>
          <w:p w14:paraId="0388FD94" w14:textId="77777777" w:rsidR="00984008" w:rsidRDefault="00984008" w:rsidP="00D94B1F">
            <w:r>
              <w:t>29.98</w:t>
            </w:r>
          </w:p>
        </w:tc>
        <w:tc>
          <w:tcPr>
            <w:tcW w:w="764" w:type="dxa"/>
            <w:tcBorders>
              <w:bottom w:val="single" w:sz="4" w:space="0" w:color="000000"/>
            </w:tcBorders>
          </w:tcPr>
          <w:p w14:paraId="3974C18D" w14:textId="77777777" w:rsidR="00984008" w:rsidRDefault="00984008" w:rsidP="00D94B1F">
            <w:r>
              <w:t>8.89</w:t>
            </w:r>
          </w:p>
        </w:tc>
      </w:tr>
    </w:tbl>
    <w:p w14:paraId="4E31223C" w14:textId="77777777" w:rsidR="00984008" w:rsidRDefault="00984008" w:rsidP="00984008"/>
    <w:p w14:paraId="4DFB474A" w14:textId="77777777" w:rsidR="00984008" w:rsidRDefault="00984008" w:rsidP="00984008"/>
    <w:p w14:paraId="3BEAC683" w14:textId="77777777" w:rsidR="00984008" w:rsidRDefault="00984008" w:rsidP="00984008">
      <w:r>
        <w:br w:type="page"/>
      </w:r>
    </w:p>
    <w:p w14:paraId="38CE6742" w14:textId="77777777" w:rsidR="00984008" w:rsidRDefault="00984008" w:rsidP="00984008">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984008" w14:paraId="01CB3DCE" w14:textId="77777777" w:rsidTr="00D94B1F">
        <w:tc>
          <w:tcPr>
            <w:tcW w:w="895" w:type="dxa"/>
            <w:tcBorders>
              <w:top w:val="single" w:sz="4" w:space="0" w:color="000000"/>
              <w:bottom w:val="single" w:sz="4" w:space="0" w:color="000000"/>
            </w:tcBorders>
          </w:tcPr>
          <w:p w14:paraId="615C1662" w14:textId="77777777" w:rsidR="00984008" w:rsidRDefault="00984008" w:rsidP="00D94B1F">
            <w:r>
              <w:t>SLO #</w:t>
            </w:r>
          </w:p>
        </w:tc>
        <w:tc>
          <w:tcPr>
            <w:tcW w:w="6930" w:type="dxa"/>
            <w:tcBorders>
              <w:top w:val="single" w:sz="4" w:space="0" w:color="000000"/>
              <w:bottom w:val="single" w:sz="4" w:space="0" w:color="000000"/>
            </w:tcBorders>
          </w:tcPr>
          <w:p w14:paraId="24D38B6A" w14:textId="77777777" w:rsidR="00984008" w:rsidRDefault="00984008" w:rsidP="00D94B1F">
            <w:r>
              <w:t>Assessment Method</w:t>
            </w:r>
          </w:p>
        </w:tc>
        <w:tc>
          <w:tcPr>
            <w:tcW w:w="1525" w:type="dxa"/>
            <w:tcBorders>
              <w:top w:val="single" w:sz="4" w:space="0" w:color="000000"/>
              <w:bottom w:val="single" w:sz="4" w:space="0" w:color="000000"/>
            </w:tcBorders>
          </w:tcPr>
          <w:p w14:paraId="629824DE" w14:textId="77777777" w:rsidR="00984008" w:rsidRDefault="00984008" w:rsidP="00D94B1F">
            <w:r>
              <w:t>Success Rate</w:t>
            </w:r>
          </w:p>
        </w:tc>
      </w:tr>
      <w:tr w:rsidR="00984008" w14:paraId="0AFD32A3" w14:textId="77777777" w:rsidTr="00D94B1F">
        <w:tc>
          <w:tcPr>
            <w:tcW w:w="895" w:type="dxa"/>
            <w:tcBorders>
              <w:top w:val="single" w:sz="4" w:space="0" w:color="000000"/>
            </w:tcBorders>
          </w:tcPr>
          <w:p w14:paraId="6D0EC38D" w14:textId="77777777" w:rsidR="00984008" w:rsidRDefault="00984008" w:rsidP="00D94B1F">
            <w:r>
              <w:t>SLO1</w:t>
            </w:r>
          </w:p>
        </w:tc>
        <w:tc>
          <w:tcPr>
            <w:tcW w:w="6930" w:type="dxa"/>
            <w:tcBorders>
              <w:top w:val="single" w:sz="4" w:space="0" w:color="000000"/>
            </w:tcBorders>
          </w:tcPr>
          <w:p w14:paraId="6A70EF82" w14:textId="77777777" w:rsidR="00984008" w:rsidRDefault="00984008" w:rsidP="00D94B1F">
            <w:r>
              <w:t>Successful capture of a variety of aquatic organisms by students</w:t>
            </w:r>
          </w:p>
        </w:tc>
        <w:tc>
          <w:tcPr>
            <w:tcW w:w="1525" w:type="dxa"/>
            <w:tcBorders>
              <w:top w:val="single" w:sz="4" w:space="0" w:color="000000"/>
            </w:tcBorders>
          </w:tcPr>
          <w:p w14:paraId="09A145BE" w14:textId="77777777" w:rsidR="00984008" w:rsidRDefault="00984008" w:rsidP="00D94B1F">
            <w:r>
              <w:t>100%</w:t>
            </w:r>
          </w:p>
        </w:tc>
      </w:tr>
      <w:tr w:rsidR="00984008" w14:paraId="2BB807B2" w14:textId="77777777" w:rsidTr="00D94B1F">
        <w:tc>
          <w:tcPr>
            <w:tcW w:w="895" w:type="dxa"/>
          </w:tcPr>
          <w:p w14:paraId="2E8C5BED" w14:textId="77777777" w:rsidR="00984008" w:rsidRDefault="00984008" w:rsidP="00D94B1F">
            <w:r>
              <w:t>SLO2</w:t>
            </w:r>
          </w:p>
        </w:tc>
        <w:tc>
          <w:tcPr>
            <w:tcW w:w="6930" w:type="dxa"/>
          </w:tcPr>
          <w:p w14:paraId="59AF5C3A" w14:textId="77777777" w:rsidR="00984008" w:rsidRDefault="00984008" w:rsidP="00D94B1F">
            <w:r>
              <w:t>Determination of broad taxonomic categories by students, corrected when necessary by the instructor (see Table 1)</w:t>
            </w:r>
          </w:p>
        </w:tc>
        <w:tc>
          <w:tcPr>
            <w:tcW w:w="1525" w:type="dxa"/>
          </w:tcPr>
          <w:p w14:paraId="377201B3" w14:textId="77777777" w:rsidR="00984008" w:rsidRDefault="00984008" w:rsidP="00D94B1F">
            <w:r>
              <w:t>92.3%</w:t>
            </w:r>
          </w:p>
        </w:tc>
      </w:tr>
      <w:tr w:rsidR="00984008" w14:paraId="1814493E" w14:textId="77777777" w:rsidTr="00D94B1F">
        <w:tc>
          <w:tcPr>
            <w:tcW w:w="895" w:type="dxa"/>
          </w:tcPr>
          <w:p w14:paraId="4E0BFF12" w14:textId="77777777" w:rsidR="00984008" w:rsidRDefault="00984008" w:rsidP="00D94B1F">
            <w:r>
              <w:t>SLO3</w:t>
            </w:r>
          </w:p>
        </w:tc>
        <w:tc>
          <w:tcPr>
            <w:tcW w:w="6930" w:type="dxa"/>
          </w:tcPr>
          <w:p w14:paraId="3D45335A" w14:textId="77777777" w:rsidR="00984008" w:rsidRDefault="00984008" w:rsidP="00D94B1F">
            <w:r>
              <w:t>Tentative assignment of samples to a trophic level by students, with justification to the instructor for why (these were reassessed later in the R tutorial)</w:t>
            </w:r>
          </w:p>
        </w:tc>
        <w:tc>
          <w:tcPr>
            <w:tcW w:w="1525" w:type="dxa"/>
          </w:tcPr>
          <w:p w14:paraId="22CFC70F" w14:textId="77777777" w:rsidR="00984008" w:rsidRDefault="00984008" w:rsidP="00D94B1F">
            <w:r>
              <w:t>100%</w:t>
            </w:r>
          </w:p>
        </w:tc>
      </w:tr>
      <w:tr w:rsidR="00984008" w14:paraId="42C440E8" w14:textId="77777777" w:rsidTr="00D94B1F">
        <w:tc>
          <w:tcPr>
            <w:tcW w:w="895" w:type="dxa"/>
          </w:tcPr>
          <w:p w14:paraId="5D4A8B3D" w14:textId="77777777" w:rsidR="00984008" w:rsidRDefault="00984008" w:rsidP="00D94B1F">
            <w:r>
              <w:t>SLO4</w:t>
            </w:r>
          </w:p>
        </w:tc>
        <w:tc>
          <w:tcPr>
            <w:tcW w:w="6930" w:type="dxa"/>
          </w:tcPr>
          <w:p w14:paraId="0FCC9A73" w14:textId="77777777" w:rsidR="00984008" w:rsidRDefault="00984008" w:rsidP="00D94B1F">
            <w:r>
              <w:t>Laboratory activities supervised by the instructor and/or teaching assistant</w:t>
            </w:r>
          </w:p>
        </w:tc>
        <w:tc>
          <w:tcPr>
            <w:tcW w:w="1525" w:type="dxa"/>
          </w:tcPr>
          <w:p w14:paraId="374DE7D9" w14:textId="77777777" w:rsidR="00984008" w:rsidRDefault="00984008" w:rsidP="00D94B1F">
            <w:r>
              <w:t>100%</w:t>
            </w:r>
          </w:p>
        </w:tc>
      </w:tr>
      <w:tr w:rsidR="00984008" w14:paraId="403639F3" w14:textId="77777777" w:rsidTr="00D94B1F">
        <w:tc>
          <w:tcPr>
            <w:tcW w:w="895" w:type="dxa"/>
          </w:tcPr>
          <w:p w14:paraId="7DFACC49" w14:textId="77777777" w:rsidR="00984008" w:rsidRDefault="00984008" w:rsidP="00D94B1F">
            <w:r>
              <w:t>SLO5</w:t>
            </w:r>
          </w:p>
        </w:tc>
        <w:tc>
          <w:tcPr>
            <w:tcW w:w="6930" w:type="dxa"/>
          </w:tcPr>
          <w:p w14:paraId="197BFBB7" w14:textId="77777777" w:rsidR="00984008" w:rsidRDefault="00984008" w:rsidP="00D94B1F">
            <w:r>
              <w:t>Graded R tutorial with numerous questions answered (including a bonus question; Supplemental File 1)</w:t>
            </w:r>
          </w:p>
        </w:tc>
        <w:tc>
          <w:tcPr>
            <w:tcW w:w="1525" w:type="dxa"/>
          </w:tcPr>
          <w:p w14:paraId="4474643C" w14:textId="77777777" w:rsidR="00984008" w:rsidRDefault="00984008" w:rsidP="00D94B1F">
            <w:r>
              <w:t>104%</w:t>
            </w:r>
          </w:p>
        </w:tc>
      </w:tr>
      <w:tr w:rsidR="00984008" w14:paraId="57FD3340" w14:textId="77777777" w:rsidTr="00D94B1F">
        <w:tc>
          <w:tcPr>
            <w:tcW w:w="895" w:type="dxa"/>
          </w:tcPr>
          <w:p w14:paraId="7B59E52F" w14:textId="77777777" w:rsidR="00984008" w:rsidRDefault="00984008" w:rsidP="00D94B1F">
            <w:r>
              <w:t>SLO6</w:t>
            </w:r>
          </w:p>
        </w:tc>
        <w:tc>
          <w:tcPr>
            <w:tcW w:w="6930" w:type="dxa"/>
          </w:tcPr>
          <w:p w14:paraId="42BA27F9" w14:textId="77777777" w:rsidR="00984008" w:rsidRDefault="00984008" w:rsidP="00D94B1F">
            <w:r>
              <w:t xml:space="preserve">Graded laboratory report modeled after a peer-reviewed scientific article </w:t>
            </w:r>
          </w:p>
        </w:tc>
        <w:tc>
          <w:tcPr>
            <w:tcW w:w="1525" w:type="dxa"/>
          </w:tcPr>
          <w:p w14:paraId="7A9C4482" w14:textId="77777777" w:rsidR="00984008" w:rsidRDefault="00984008" w:rsidP="00D94B1F">
            <w:r>
              <w:t>82.2%</w:t>
            </w:r>
          </w:p>
        </w:tc>
      </w:tr>
      <w:tr w:rsidR="00984008" w14:paraId="2180D1BB" w14:textId="77777777" w:rsidTr="00D94B1F">
        <w:tc>
          <w:tcPr>
            <w:tcW w:w="895" w:type="dxa"/>
          </w:tcPr>
          <w:p w14:paraId="27A3FA30" w14:textId="77777777" w:rsidR="00984008" w:rsidRDefault="00984008" w:rsidP="00D94B1F">
            <w:r>
              <w:t>SLO7</w:t>
            </w:r>
          </w:p>
        </w:tc>
        <w:tc>
          <w:tcPr>
            <w:tcW w:w="6930" w:type="dxa"/>
          </w:tcPr>
          <w:p w14:paraId="58C1D868" w14:textId="77777777" w:rsidR="00984008" w:rsidRDefault="00984008" w:rsidP="00D94B1F">
            <w:r>
              <w:t>Graded pre-laboratory worksheets covering stream ecology terminology</w:t>
            </w:r>
          </w:p>
        </w:tc>
        <w:tc>
          <w:tcPr>
            <w:tcW w:w="1525" w:type="dxa"/>
          </w:tcPr>
          <w:p w14:paraId="1F97E6E0" w14:textId="77777777" w:rsidR="00984008" w:rsidRDefault="00984008" w:rsidP="00D94B1F">
            <w:r>
              <w:t>Not assessed</w:t>
            </w:r>
          </w:p>
        </w:tc>
      </w:tr>
      <w:tr w:rsidR="00984008" w14:paraId="24298A24" w14:textId="77777777" w:rsidTr="00D94B1F">
        <w:tc>
          <w:tcPr>
            <w:tcW w:w="895" w:type="dxa"/>
            <w:tcBorders>
              <w:bottom w:val="single" w:sz="4" w:space="0" w:color="000000"/>
            </w:tcBorders>
          </w:tcPr>
          <w:p w14:paraId="65FAA8CE" w14:textId="77777777" w:rsidR="00984008" w:rsidRDefault="00984008" w:rsidP="00D94B1F">
            <w:r>
              <w:t>SLO8</w:t>
            </w:r>
          </w:p>
        </w:tc>
        <w:tc>
          <w:tcPr>
            <w:tcW w:w="6930" w:type="dxa"/>
            <w:tcBorders>
              <w:bottom w:val="single" w:sz="4" w:space="0" w:color="000000"/>
            </w:tcBorders>
          </w:tcPr>
          <w:p w14:paraId="5C2AD7AD" w14:textId="77777777" w:rsidR="00984008" w:rsidRDefault="00984008" w:rsidP="00D94B1F">
            <w:r>
              <w:t>Graded pre-laboratory worksheets covering stable isotopes terminology</w:t>
            </w:r>
          </w:p>
        </w:tc>
        <w:tc>
          <w:tcPr>
            <w:tcW w:w="1525" w:type="dxa"/>
            <w:tcBorders>
              <w:bottom w:val="single" w:sz="4" w:space="0" w:color="000000"/>
            </w:tcBorders>
          </w:tcPr>
          <w:p w14:paraId="72A0F6D0" w14:textId="77777777" w:rsidR="00984008" w:rsidRDefault="00984008" w:rsidP="00D94B1F">
            <w:r>
              <w:t>Not assessed</w:t>
            </w:r>
          </w:p>
        </w:tc>
      </w:tr>
    </w:tbl>
    <w:p w14:paraId="68A5553A" w14:textId="77777777" w:rsidR="00984008" w:rsidRDefault="00984008" w:rsidP="00984008"/>
    <w:p w14:paraId="523AE775" w14:textId="305AA2FE" w:rsidR="00984008" w:rsidRDefault="00984008" w:rsidP="00984008">
      <w:r>
        <w:br w:type="page"/>
      </w:r>
      <w:r>
        <w:lastRenderedPageBreak/>
        <w:t xml:space="preserve">Figure 1. A graphical representation of a generic aquatic food web depicting energy flow across multiple trophic levels (modified after </w:t>
      </w:r>
      <w:r>
        <w:fldChar w:fldCharType="begin" w:fldLock="1"/>
      </w:r>
      <w:r>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fldChar w:fldCharType="separate"/>
      </w:r>
      <w:r w:rsidRPr="0091446C">
        <w:rPr>
          <w:noProof/>
        </w:rPr>
        <w:t>Merritt and Cummins 1996)</w:t>
      </w:r>
      <w:r>
        <w:fldChar w:fldCharType="end"/>
      </w:r>
      <w:r>
        <w:t>. Organisms are not drawn to scale. Abbreviations are as follows: CPOM – coarse particulate organic matter; DOM – dissolved organic matter; FPOM – fine particulate organic matter.</w:t>
      </w:r>
      <w:r>
        <w:rPr>
          <w:noProof/>
        </w:rPr>
        <w:drawing>
          <wp:inline distT="0" distB="0" distL="0" distR="0" wp14:anchorId="774B1B53" wp14:editId="176442E1">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5943600" cy="3374390"/>
                    </a:xfrm>
                    <a:prstGeom prst="rect">
                      <a:avLst/>
                    </a:prstGeom>
                    <a:ln/>
                  </pic:spPr>
                </pic:pic>
              </a:graphicData>
            </a:graphic>
          </wp:inline>
        </w:drawing>
      </w:r>
    </w:p>
    <w:p w14:paraId="38CE63AC" w14:textId="77777777" w:rsidR="00984008" w:rsidRDefault="00984008" w:rsidP="00984008"/>
    <w:p w14:paraId="60D2941A" w14:textId="77777777" w:rsidR="00984008" w:rsidRDefault="00984008" w:rsidP="00984008">
      <w:r>
        <w:br w:type="page"/>
      </w:r>
    </w:p>
    <w:p w14:paraId="09888264" w14:textId="77777777" w:rsidR="00984008" w:rsidRDefault="00984008" w:rsidP="00984008">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54FEDABE" w14:textId="77777777" w:rsidR="00984008" w:rsidRDefault="00984008" w:rsidP="00984008"/>
    <w:p w14:paraId="501A8F80" w14:textId="77777777" w:rsidR="00984008" w:rsidRDefault="00984008" w:rsidP="00984008">
      <w:r>
        <w:rPr>
          <w:noProof/>
        </w:rPr>
        <w:drawing>
          <wp:inline distT="0" distB="0" distL="0" distR="0" wp14:anchorId="7C6671CC" wp14:editId="0128AAE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26001198" w14:textId="77777777" w:rsidR="00984008" w:rsidRDefault="00984008" w:rsidP="00984008"/>
    <w:p w14:paraId="6BAFC3DD" w14:textId="77777777" w:rsidR="00984008" w:rsidRDefault="00984008" w:rsidP="00984008"/>
    <w:p w14:paraId="50F9F8B5" w14:textId="77777777" w:rsidR="00984008" w:rsidRDefault="00984008" w:rsidP="00984008">
      <w:r>
        <w:br w:type="page"/>
      </w:r>
    </w:p>
    <w:p w14:paraId="20C728AC" w14:textId="226EE667" w:rsidR="00984008" w:rsidRDefault="00984008" w:rsidP="00984008">
      <w:r>
        <w:lastRenderedPageBreak/>
        <w:t>Figure 3. Student example of dual isotopes plots. Left panel: Prior to removal of outliers. Right panel: Outliers removed.</w:t>
      </w:r>
    </w:p>
    <w:p w14:paraId="13701E10" w14:textId="77777777" w:rsidR="00984008" w:rsidRDefault="00984008" w:rsidP="00984008">
      <w:r>
        <w:rPr>
          <w:noProof/>
        </w:rPr>
        <mc:AlternateContent>
          <mc:Choice Requires="wpg">
            <w:drawing>
              <wp:anchor distT="0" distB="0" distL="114300" distR="114300" simplePos="0" relativeHeight="251659264" behindDoc="0" locked="0" layoutInCell="1" hidden="0" allowOverlap="1" wp14:anchorId="10321DD8" wp14:editId="6DAF8F7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2A607A27" w14:textId="77777777" w:rsidR="00D94B1F" w:rsidRDefault="00D94B1F" w:rsidP="00984008">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3">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4">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10321DD8" id="Group 16" o:spid="_x0000_s1026" style="position:absolute;margin-left:0;margin-top:17pt;width:534pt;height:287pt;z-index:251659264"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2A607A27" w14:textId="77777777" w:rsidR="00D94B1F" w:rsidRDefault="00D94B1F" w:rsidP="0098400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5"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6" o:title="" cropleft="7179f" cropright="31321f"/>
                  </v:shape>
                </v:group>
                <w10:wrap type="square"/>
              </v:group>
            </w:pict>
          </mc:Fallback>
        </mc:AlternateContent>
      </w:r>
    </w:p>
    <w:p w14:paraId="4F3DFB8B" w14:textId="77777777" w:rsidR="00984008" w:rsidRDefault="00984008" w:rsidP="00984008"/>
    <w:p w14:paraId="17E7D206" w14:textId="77777777" w:rsidR="00984008" w:rsidRDefault="00984008" w:rsidP="00984008"/>
    <w:p w14:paraId="3370F171" w14:textId="77777777" w:rsidR="00984008" w:rsidRDefault="00984008" w:rsidP="00984008"/>
    <w:p w14:paraId="0EEB5DE9" w14:textId="77777777" w:rsidR="00984008" w:rsidRDefault="00984008" w:rsidP="00984008"/>
    <w:p w14:paraId="767E6FA9" w14:textId="77777777" w:rsidR="00984008" w:rsidRDefault="00984008" w:rsidP="00984008">
      <w:r>
        <w:br w:type="page"/>
      </w:r>
    </w:p>
    <w:p w14:paraId="6B8E9330" w14:textId="77777777" w:rsidR="00984008" w:rsidRDefault="00984008" w:rsidP="00984008">
      <w:r>
        <w:lastRenderedPageBreak/>
        <w:t>Figure 4.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57B18EC0" w14:textId="77777777" w:rsidR="00984008" w:rsidRDefault="00984008" w:rsidP="00984008"/>
    <w:p w14:paraId="51BE2E65" w14:textId="77777777" w:rsidR="00984008" w:rsidRDefault="00984008" w:rsidP="00984008">
      <w:r>
        <w:rPr>
          <w:noProof/>
        </w:rPr>
        <w:drawing>
          <wp:inline distT="0" distB="0" distL="0" distR="0" wp14:anchorId="032046E1" wp14:editId="084BD1E0">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3392724" cy="5212150"/>
                    </a:xfrm>
                    <a:prstGeom prst="rect">
                      <a:avLst/>
                    </a:prstGeom>
                    <a:ln/>
                  </pic:spPr>
                </pic:pic>
              </a:graphicData>
            </a:graphic>
          </wp:inline>
        </w:drawing>
      </w:r>
    </w:p>
    <w:p w14:paraId="0806BFF2" w14:textId="77777777" w:rsidR="00984008" w:rsidRDefault="00984008" w:rsidP="00984008"/>
    <w:p w14:paraId="05FE65EF" w14:textId="77777777" w:rsidR="00984008" w:rsidRDefault="00984008" w:rsidP="00984008"/>
    <w:p w14:paraId="0B992C16" w14:textId="77777777" w:rsidR="00984008" w:rsidRDefault="00984008" w:rsidP="00984008"/>
    <w:p w14:paraId="0E3D0C8E" w14:textId="77777777" w:rsidR="00984008" w:rsidRDefault="00984008" w:rsidP="00984008"/>
    <w:p w14:paraId="57175EC7" w14:textId="77777777" w:rsidR="00984008" w:rsidRDefault="00984008" w:rsidP="00984008"/>
    <w:p w14:paraId="369BE52A" w14:textId="77777777" w:rsidR="00984008" w:rsidRDefault="00984008" w:rsidP="00984008"/>
    <w:p w14:paraId="15B3532D" w14:textId="77777777" w:rsidR="00984008" w:rsidRDefault="00984008" w:rsidP="00984008"/>
    <w:p w14:paraId="1B8AB3CD" w14:textId="77777777" w:rsidR="00984008" w:rsidRDefault="00984008" w:rsidP="00984008"/>
    <w:p w14:paraId="332079C5" w14:textId="77777777" w:rsidR="00984008" w:rsidRDefault="00984008" w:rsidP="00984008"/>
    <w:p w14:paraId="2480D8B8" w14:textId="77777777" w:rsidR="00984008" w:rsidRDefault="00984008" w:rsidP="00984008">
      <w:r>
        <w:lastRenderedPageBreak/>
        <w:t xml:space="preserve">Figure 5.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7E06D4CB" w14:textId="77777777" w:rsidR="00984008" w:rsidRDefault="00984008" w:rsidP="00984008">
      <w:r>
        <w:rPr>
          <w:noProof/>
        </w:rPr>
        <w:drawing>
          <wp:inline distT="0" distB="0" distL="0" distR="0" wp14:anchorId="5FBF3154" wp14:editId="44D441C4">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321300" cy="3797300"/>
                    </a:xfrm>
                    <a:prstGeom prst="rect">
                      <a:avLst/>
                    </a:prstGeom>
                    <a:ln/>
                  </pic:spPr>
                </pic:pic>
              </a:graphicData>
            </a:graphic>
          </wp:inline>
        </w:drawing>
      </w:r>
    </w:p>
    <w:p w14:paraId="671E7AA9" w14:textId="77777777" w:rsidR="00984008" w:rsidRDefault="00984008" w:rsidP="00984008"/>
    <w:p w14:paraId="17549C9C" w14:textId="77777777" w:rsidR="00984008" w:rsidRDefault="00984008" w:rsidP="00984008">
      <w:r>
        <w:br w:type="page"/>
      </w:r>
    </w:p>
    <w:p w14:paraId="2408BFC6" w14:textId="77777777" w:rsidR="00984008" w:rsidRDefault="00984008" w:rsidP="00984008">
      <w:r>
        <w:lastRenderedPageBreak/>
        <w:t>Figure 6.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7EB1E41F" w14:textId="77777777" w:rsidR="00984008" w:rsidRDefault="00984008" w:rsidP="00984008"/>
    <w:p w14:paraId="09896743" w14:textId="77777777" w:rsidR="00984008" w:rsidRDefault="00984008" w:rsidP="00984008">
      <w:r>
        <w:rPr>
          <w:noProof/>
        </w:rPr>
        <w:drawing>
          <wp:inline distT="0" distB="0" distL="0" distR="0" wp14:anchorId="1DEBDA17" wp14:editId="7C1A6EAE">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5868062" cy="4082767"/>
                    </a:xfrm>
                    <a:prstGeom prst="rect">
                      <a:avLst/>
                    </a:prstGeom>
                    <a:ln/>
                  </pic:spPr>
                </pic:pic>
              </a:graphicData>
            </a:graphic>
          </wp:inline>
        </w:drawing>
      </w:r>
      <w:r>
        <w:br w:type="page"/>
      </w:r>
    </w:p>
    <w:p w14:paraId="29C37D38" w14:textId="202BB162" w:rsidR="00984008" w:rsidRDefault="00984008" w:rsidP="00984008">
      <w:pPr>
        <w:rPr>
          <w:b/>
          <w:bCs/>
        </w:rPr>
      </w:pPr>
      <w:r>
        <w:rPr>
          <w:b/>
          <w:bCs/>
        </w:rPr>
        <w:lastRenderedPageBreak/>
        <w:t>Figure Captions</w:t>
      </w:r>
    </w:p>
    <w:p w14:paraId="5104C320" w14:textId="77777777" w:rsidR="00984008" w:rsidRDefault="00984008" w:rsidP="00984008"/>
    <w:p w14:paraId="4740BE8A" w14:textId="3EBE7951" w:rsidR="00984008" w:rsidRDefault="00984008" w:rsidP="00984008">
      <w:r>
        <w:t xml:space="preserve">Figure 1. A graphical representation of a generic aquatic food web depicting energy flow across multiple trophic levels (modified after </w:t>
      </w:r>
      <w:r>
        <w:fldChar w:fldCharType="begin" w:fldLock="1"/>
      </w:r>
      <w:r>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fldChar w:fldCharType="separate"/>
      </w:r>
      <w:r w:rsidRPr="0091446C">
        <w:rPr>
          <w:noProof/>
        </w:rPr>
        <w:t>Merritt and Cummins 1996)</w:t>
      </w:r>
      <w:r>
        <w:fldChar w:fldCharType="end"/>
      </w:r>
      <w:r>
        <w:t>. Organisms are not drawn to scale. Abbreviations are as follows: CPOM – coarse particulate organic matter; DOM – dissolved organic matter; FPOM – fine particulate organic matter.</w:t>
      </w:r>
    </w:p>
    <w:p w14:paraId="2C40F856" w14:textId="5383C1E6" w:rsidR="00984008" w:rsidRDefault="00984008" w:rsidP="00984008"/>
    <w:p w14:paraId="00B2796A" w14:textId="439E899C" w:rsidR="00984008" w:rsidRDefault="00984008" w:rsidP="00984008">
      <w:r>
        <w:t>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w:t>
      </w:r>
    </w:p>
    <w:p w14:paraId="34120907" w14:textId="32F125D7" w:rsidR="00984008" w:rsidRDefault="00984008" w:rsidP="00984008"/>
    <w:p w14:paraId="1389BFA8" w14:textId="77777777" w:rsidR="00984008" w:rsidRDefault="00984008" w:rsidP="00984008">
      <w:r>
        <w:t xml:space="preserve">Figure 3. Student example of dual isotopes plots. Left panel: Prior to removal of outliers. Right panel: Outliers removed. </w:t>
      </w:r>
    </w:p>
    <w:p w14:paraId="684569D7" w14:textId="268A5963" w:rsidR="00984008" w:rsidRDefault="00984008" w:rsidP="00984008"/>
    <w:p w14:paraId="2493FE23" w14:textId="29146194" w:rsidR="00984008" w:rsidRDefault="00984008" w:rsidP="00984008">
      <w:r>
        <w:t>Figure 4.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DF03D0A" w14:textId="541D0626" w:rsidR="00984008" w:rsidRDefault="00984008" w:rsidP="00984008"/>
    <w:p w14:paraId="7881B5F8" w14:textId="595EDBDB" w:rsidR="00984008" w:rsidRDefault="00984008" w:rsidP="00984008">
      <w:r>
        <w:t>Figure 5.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w:t>
      </w:r>
    </w:p>
    <w:p w14:paraId="272549C2" w14:textId="5C8B7237" w:rsidR="00984008" w:rsidRDefault="00984008" w:rsidP="00984008"/>
    <w:p w14:paraId="6CA9808B" w14:textId="02F06121" w:rsidR="00984008" w:rsidRPr="00984008" w:rsidRDefault="00984008" w:rsidP="00984008">
      <w:r>
        <w:t>Figure 6. Student example of a cluster plot grouping samples together based on corrected δ</w:t>
      </w:r>
      <w:r>
        <w:rPr>
          <w:vertAlign w:val="superscript"/>
        </w:rPr>
        <w:t>13</w:t>
      </w:r>
      <w:r>
        <w:t>C and δ</w:t>
      </w:r>
      <w:r>
        <w:rPr>
          <w:vertAlign w:val="superscript"/>
        </w:rPr>
        <w:t>15</w:t>
      </w:r>
      <w:r>
        <w:t>N values. Students were instructed to produce numerous plots, using different numbers of clusters, then select the number of clusters they felt best represented the data and explain why in the R notebook tutorial and in their laboratory report.</w:t>
      </w:r>
    </w:p>
    <w:sectPr w:rsidR="00984008" w:rsidRPr="00984008">
      <w:footerReference w:type="even" r:id="rId20"/>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B4E38" w14:textId="77777777" w:rsidR="00E702EA" w:rsidRDefault="00E702EA" w:rsidP="008106CE">
      <w:r>
        <w:separator/>
      </w:r>
    </w:p>
  </w:endnote>
  <w:endnote w:type="continuationSeparator" w:id="0">
    <w:p w14:paraId="3BE42135" w14:textId="77777777" w:rsidR="00E702EA" w:rsidRDefault="00E702EA"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D94B1F" w:rsidRDefault="00D94B1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D94B1F" w:rsidRDefault="00D94B1F"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D94B1F" w:rsidRDefault="00D94B1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D94B1F" w:rsidRDefault="00D94B1F"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6EAFD" w14:textId="77777777" w:rsidR="00E702EA" w:rsidRDefault="00E702EA" w:rsidP="008106CE">
      <w:r>
        <w:separator/>
      </w:r>
    </w:p>
  </w:footnote>
  <w:footnote w:type="continuationSeparator" w:id="0">
    <w:p w14:paraId="11F97642" w14:textId="77777777" w:rsidR="00E702EA" w:rsidRDefault="00E702EA"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17FB"/>
    <w:rsid w:val="000437EA"/>
    <w:rsid w:val="0006505D"/>
    <w:rsid w:val="00073359"/>
    <w:rsid w:val="00073CB6"/>
    <w:rsid w:val="000743F9"/>
    <w:rsid w:val="000745A4"/>
    <w:rsid w:val="000B446B"/>
    <w:rsid w:val="001016FB"/>
    <w:rsid w:val="00101F77"/>
    <w:rsid w:val="001136EC"/>
    <w:rsid w:val="001406B3"/>
    <w:rsid w:val="001719B1"/>
    <w:rsid w:val="001A1F4D"/>
    <w:rsid w:val="001B036A"/>
    <w:rsid w:val="001B3612"/>
    <w:rsid w:val="001C11DB"/>
    <w:rsid w:val="001F3A06"/>
    <w:rsid w:val="00213D1A"/>
    <w:rsid w:val="002752AC"/>
    <w:rsid w:val="002C0EB9"/>
    <w:rsid w:val="002F75BF"/>
    <w:rsid w:val="00317A7F"/>
    <w:rsid w:val="0032249A"/>
    <w:rsid w:val="003264B6"/>
    <w:rsid w:val="003364F9"/>
    <w:rsid w:val="00337836"/>
    <w:rsid w:val="003A32B2"/>
    <w:rsid w:val="003E0DA0"/>
    <w:rsid w:val="003F6C2F"/>
    <w:rsid w:val="0041344F"/>
    <w:rsid w:val="0044205D"/>
    <w:rsid w:val="00447565"/>
    <w:rsid w:val="004E5FF1"/>
    <w:rsid w:val="004F1A84"/>
    <w:rsid w:val="0050480D"/>
    <w:rsid w:val="005104C8"/>
    <w:rsid w:val="0053635C"/>
    <w:rsid w:val="00545AF5"/>
    <w:rsid w:val="00561899"/>
    <w:rsid w:val="0057145C"/>
    <w:rsid w:val="00577D3F"/>
    <w:rsid w:val="00585A35"/>
    <w:rsid w:val="005E1F53"/>
    <w:rsid w:val="005F3ABB"/>
    <w:rsid w:val="005F59C6"/>
    <w:rsid w:val="00602B77"/>
    <w:rsid w:val="00610383"/>
    <w:rsid w:val="0062662B"/>
    <w:rsid w:val="006756E3"/>
    <w:rsid w:val="00692BA1"/>
    <w:rsid w:val="00697A6A"/>
    <w:rsid w:val="006B320F"/>
    <w:rsid w:val="006B45B3"/>
    <w:rsid w:val="006B6842"/>
    <w:rsid w:val="006D0EBB"/>
    <w:rsid w:val="006E35CC"/>
    <w:rsid w:val="006E5427"/>
    <w:rsid w:val="006F2CED"/>
    <w:rsid w:val="00705C08"/>
    <w:rsid w:val="00744466"/>
    <w:rsid w:val="00745A9D"/>
    <w:rsid w:val="007510C2"/>
    <w:rsid w:val="00776223"/>
    <w:rsid w:val="00792ECB"/>
    <w:rsid w:val="007B5350"/>
    <w:rsid w:val="007B7477"/>
    <w:rsid w:val="008106CE"/>
    <w:rsid w:val="00817597"/>
    <w:rsid w:val="00823714"/>
    <w:rsid w:val="00852173"/>
    <w:rsid w:val="00857796"/>
    <w:rsid w:val="0091446C"/>
    <w:rsid w:val="0093633E"/>
    <w:rsid w:val="00942430"/>
    <w:rsid w:val="009443E3"/>
    <w:rsid w:val="0096773C"/>
    <w:rsid w:val="00984008"/>
    <w:rsid w:val="00984EF1"/>
    <w:rsid w:val="009972DF"/>
    <w:rsid w:val="00A71A4A"/>
    <w:rsid w:val="00A80E47"/>
    <w:rsid w:val="00AB6337"/>
    <w:rsid w:val="00AC3FB9"/>
    <w:rsid w:val="00AD3582"/>
    <w:rsid w:val="00AE0242"/>
    <w:rsid w:val="00AE329B"/>
    <w:rsid w:val="00AF3607"/>
    <w:rsid w:val="00AF7971"/>
    <w:rsid w:val="00B0088C"/>
    <w:rsid w:val="00B23610"/>
    <w:rsid w:val="00B24C68"/>
    <w:rsid w:val="00B30AA3"/>
    <w:rsid w:val="00B318A1"/>
    <w:rsid w:val="00B43253"/>
    <w:rsid w:val="00BF23A9"/>
    <w:rsid w:val="00C111F7"/>
    <w:rsid w:val="00C347E5"/>
    <w:rsid w:val="00C47F68"/>
    <w:rsid w:val="00C5344D"/>
    <w:rsid w:val="00C64638"/>
    <w:rsid w:val="00C6486D"/>
    <w:rsid w:val="00C832E7"/>
    <w:rsid w:val="00CF1120"/>
    <w:rsid w:val="00CF198F"/>
    <w:rsid w:val="00D22CC5"/>
    <w:rsid w:val="00D417F0"/>
    <w:rsid w:val="00D622CC"/>
    <w:rsid w:val="00D94B1F"/>
    <w:rsid w:val="00DA75FC"/>
    <w:rsid w:val="00DC2784"/>
    <w:rsid w:val="00DD539B"/>
    <w:rsid w:val="00DF1258"/>
    <w:rsid w:val="00E31066"/>
    <w:rsid w:val="00E37250"/>
    <w:rsid w:val="00E413AA"/>
    <w:rsid w:val="00E6237F"/>
    <w:rsid w:val="00E702EA"/>
    <w:rsid w:val="00E73482"/>
    <w:rsid w:val="00E76A39"/>
    <w:rsid w:val="00E90B41"/>
    <w:rsid w:val="00EF273B"/>
    <w:rsid w:val="00F05A12"/>
    <w:rsid w:val="00F112A5"/>
    <w:rsid w:val="00F41473"/>
    <w:rsid w:val="00F469C1"/>
    <w:rsid w:val="00F4725A"/>
    <w:rsid w:val="00F85E77"/>
    <w:rsid w:val="00F946CC"/>
    <w:rsid w:val="00FD6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 w:type="character" w:styleId="UnresolvedMention">
    <w:name w:val="Unresolved Mention"/>
    <w:basedOn w:val="DefaultParagraphFont"/>
    <w:uiPriority w:val="99"/>
    <w:semiHidden/>
    <w:unhideWhenUsed/>
    <w:rsid w:val="00B30A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github.com/hannahcarroll/Aquatic-isotopes-public"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hannah.carroll@paleoeco.org"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1A7354-C206-4D28-A00A-C854F1C9E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6</Pages>
  <Words>26692</Words>
  <Characters>152150</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8</cp:revision>
  <cp:lastPrinted>2019-09-16T15:40:00Z</cp:lastPrinted>
  <dcterms:created xsi:type="dcterms:W3CDTF">2019-09-16T18:54:00Z</dcterms:created>
  <dcterms:modified xsi:type="dcterms:W3CDTF">2019-09-1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